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BA5C1" w14:textId="77777777" w:rsidR="008B2838" w:rsidRDefault="008B2838" w:rsidP="008B2838">
      <w:pPr>
        <w:rPr>
          <w:lang w:val="vi-VN"/>
        </w:rPr>
      </w:pPr>
      <w:r>
        <w:rPr>
          <w:noProof/>
          <w:color w:val="FFFF00"/>
        </w:rPr>
        <mc:AlternateContent>
          <mc:Choice Requires="wpg">
            <w:drawing>
              <wp:anchor distT="0" distB="0" distL="114300" distR="114300" simplePos="0" relativeHeight="251659264" behindDoc="1" locked="0" layoutInCell="1" allowOverlap="1" wp14:anchorId="4CA51C30" wp14:editId="75373FBE">
                <wp:simplePos x="0" y="0"/>
                <wp:positionH relativeFrom="margin">
                  <wp:align>center</wp:align>
                </wp:positionH>
                <wp:positionV relativeFrom="paragraph">
                  <wp:posOffset>-609600</wp:posOffset>
                </wp:positionV>
                <wp:extent cx="6644640" cy="9677400"/>
                <wp:effectExtent l="0" t="0" r="3810" b="0"/>
                <wp:wrapNone/>
                <wp:docPr id="33" name="Group 33"/>
                <wp:cNvGraphicFramePr/>
                <a:graphic xmlns:a="http://schemas.openxmlformats.org/drawingml/2006/main">
                  <a:graphicData uri="http://schemas.microsoft.com/office/word/2010/wordprocessingGroup">
                    <wpg:wgp>
                      <wpg:cNvGrpSpPr/>
                      <wpg:grpSpPr>
                        <a:xfrm>
                          <a:off x="0" y="0"/>
                          <a:ext cx="6644640" cy="9677400"/>
                          <a:chOff x="1985" y="1418"/>
                          <a:chExt cx="8820" cy="14097"/>
                        </a:xfrm>
                      </wpg:grpSpPr>
                      <wpg:grpSp>
                        <wpg:cNvPr id="34" name="Group 3"/>
                        <wpg:cNvGrpSpPr/>
                        <wpg:grpSpPr>
                          <a:xfrm>
                            <a:off x="1985" y="1418"/>
                            <a:ext cx="1905" cy="1920"/>
                            <a:chOff x="1985" y="1418"/>
                            <a:chExt cx="1905" cy="1920"/>
                          </a:xfrm>
                        </wpg:grpSpPr>
                        <pic:pic xmlns:pic="http://schemas.openxmlformats.org/drawingml/2006/picture">
                          <pic:nvPicPr>
                            <pic:cNvPr id="35" name="Picture 4"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36" name="Picture 5"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37" name="Picture 6"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38" name="Group 7"/>
                        <wpg:cNvGrpSpPr/>
                        <wpg:grpSpPr>
                          <a:xfrm rot="-16200000">
                            <a:off x="8892" y="1418"/>
                            <a:ext cx="1905" cy="1920"/>
                            <a:chOff x="1985" y="1418"/>
                            <a:chExt cx="1905" cy="1920"/>
                          </a:xfrm>
                        </wpg:grpSpPr>
                        <pic:pic xmlns:pic="http://schemas.openxmlformats.org/drawingml/2006/picture">
                          <pic:nvPicPr>
                            <pic:cNvPr id="39" name="Picture 8"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0" name="Picture 9"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1" name="Group 10"/>
                        <wpg:cNvGrpSpPr/>
                        <wpg:grpSpPr>
                          <a:xfrm rot="-5400000">
                            <a:off x="1992" y="13595"/>
                            <a:ext cx="1905" cy="1920"/>
                            <a:chOff x="1985" y="1418"/>
                            <a:chExt cx="1905" cy="1920"/>
                          </a:xfrm>
                        </wpg:grpSpPr>
                        <pic:pic xmlns:pic="http://schemas.openxmlformats.org/drawingml/2006/picture">
                          <pic:nvPicPr>
                            <pic:cNvPr id="42" name="Picture 11" descr="CRNRC05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3" name="Picture 1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44" name="Group 13"/>
                        <wpg:cNvGrpSpPr/>
                        <wpg:grpSpPr>
                          <a:xfrm rot="-32400000">
                            <a:off x="8899" y="13595"/>
                            <a:ext cx="1905" cy="1920"/>
                            <a:chOff x="1985" y="1418"/>
                            <a:chExt cx="1905" cy="1920"/>
                          </a:xfrm>
                        </wpg:grpSpPr>
                        <pic:pic xmlns:pic="http://schemas.openxmlformats.org/drawingml/2006/picture">
                          <pic:nvPicPr>
                            <pic:cNvPr id="45" name="Picture 14" descr="CRNRC05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46" name="Picture 15"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47" name="Picture 16" descr="BDRSC012"/>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48" name="Picture 17" descr="BDRSC0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49" name="Picture 18"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w:pict>
              <v:group w14:anchorId="00E9F047" id="Group 33" o:spid="_x0000_s1026" style="position:absolute;margin-left:0;margin-top:-48pt;width:523.2pt;height:762pt;z-index:-251657216;mso-position-horizontal:center;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">
                    <v:imagedata r:id="rId13" o:title="CRNRC057"/>
                  </v:shape>
                  <v:shape id="Picture 5" o:spid="_x0000_s102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">
                    <v:imagedata r:id="rId14" o:title="CRNRC047"/>
                  </v:shape>
                </v:group>
                <v:shape id="Picture 6" o:spid="_x0000_s1030" type="#_x0000_t75" alt="J0105250"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">
                  <v:imagedata r:id="rId15" o:title="J0105250"/>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">
                  <v:shape id="Picture 8" o:spid="_x0000_s1032"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">
                    <v:imagedata r:id="rId16" o:title="CRNRC057"/>
                  </v:shape>
                  <v:shape id="Picture 9" o:spid="_x0000_s1033"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">
                    <v:imagedata r:id="rId14" o:title="CRNRC047"/>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">
                  <v:shape id="Picture 11" o:spid="_x0000_s1035"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">
                    <v:imagedata r:id="rId16" o:title="CRNRC057"/>
                  </v:shape>
                  <v:shape id="Picture 12" o:spid="_x0000_s1036"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">
                    <v:imagedata r:id="rId14" o:title="CRNRC047"/>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">
                  <v:shape id="Picture 14" o:spid="_x0000_s103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">
                    <v:imagedata r:id="rId13" o:title="CRNRC057"/>
                  </v:shape>
                  <v:shape id="Picture 15" o:spid="_x0000_s103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">
                    <v:imagedata r:id="rId14" o:title="CRNRC047"/>
                  </v:shape>
                </v:group>
                <v:shape id="Picture 16" o:spid="_x0000_s1040" type="#_x0000_t75" alt="BDRSC012"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">
                  <v:imagedata r:id="rId17" o:title="BDRSC012" gain="126031f" blacklevel="1966f"/>
                </v:shape>
                <v:shape id="Picture 17" o:spid="_x0000_s1041" type="#_x0000_t75" alt="BDRSC012"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" filled="t" fillcolor="#3cc">
                  <v:imagedata r:id="rId17" o:title="BDRSC012"/>
                </v:shape>
                <v:shape id="Picture 18" o:spid="_x0000_s1042" type="#_x0000_t75" alt="J0105250"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">
                  <v:imagedata r:id="rId15" o:title="J0105250"/>
                </v:shape>
                <w10:wrap anchorx="margin"/>
              </v:group>
            </w:pict>
          </mc:Fallback>
        </mc:AlternateContent>
      </w:r>
    </w:p>
    <w:p w14:paraId="66A2CE1A" w14:textId="77777777" w:rsidR="008B2838" w:rsidRDefault="008B2838" w:rsidP="008B2838">
      <w:pPr>
        <w:spacing w:line="288" w:lineRule="auto"/>
        <w:jc w:val="center"/>
        <w:rPr>
          <w:szCs w:val="24"/>
          <w:lang w:val="nl-NL"/>
        </w:rPr>
      </w:pPr>
      <w:bookmarkStart w:id="0" w:name="_Toc359177740"/>
      <w:r>
        <w:rPr>
          <w:szCs w:val="24"/>
          <w:lang w:val="nl-NL"/>
        </w:rPr>
        <w:t>ĐẠI HỌC HUẾ</w:t>
      </w:r>
    </w:p>
    <w:p w14:paraId="0EC9B85B" w14:textId="77777777" w:rsidR="008B2838" w:rsidRDefault="008B2838" w:rsidP="008B2838">
      <w:pPr>
        <w:jc w:val="center"/>
        <w:rPr>
          <w:b/>
          <w:bCs/>
          <w:szCs w:val="20"/>
          <w:lang w:val="nl-NL"/>
        </w:rPr>
      </w:pPr>
      <w:r>
        <w:rPr>
          <w:b/>
          <w:bCs/>
          <w:szCs w:val="20"/>
          <w:lang w:val="nl-NL"/>
        </w:rPr>
        <w:t>KHOA KỸ THUẬT VÀ CÔNG NGHỆ</w:t>
      </w:r>
    </w:p>
    <w:p w14:paraId="6BB226AA" w14:textId="77777777" w:rsidR="008B2838" w:rsidRDefault="008B2838" w:rsidP="008B2838">
      <w:pPr>
        <w:jc w:val="center"/>
        <w:rPr>
          <w:sz w:val="20"/>
          <w:szCs w:val="20"/>
          <w:lang w:val="nl-NL"/>
        </w:rPr>
      </w:pPr>
      <w:r>
        <w:rPr>
          <w:szCs w:val="24"/>
          <w:lang w:val="nl-NL"/>
        </w:rPr>
        <w:sym w:font="Wingdings" w:char="F097"/>
      </w:r>
      <w:r>
        <w:rPr>
          <w:szCs w:val="24"/>
          <w:lang w:val="nl-NL"/>
        </w:rPr>
        <w:sym w:font="Wingdings" w:char="F09D"/>
      </w:r>
      <w:r>
        <w:rPr>
          <w:szCs w:val="24"/>
          <w:lang w:val="nl-NL"/>
        </w:rPr>
        <w:sym w:font="Wingdings" w:char="F026"/>
      </w:r>
      <w:r>
        <w:rPr>
          <w:szCs w:val="24"/>
          <w:lang w:val="nl-NL"/>
        </w:rPr>
        <w:sym w:font="Wingdings" w:char="F09C"/>
      </w:r>
      <w:r>
        <w:rPr>
          <w:szCs w:val="24"/>
          <w:lang w:val="nl-NL"/>
        </w:rPr>
        <w:sym w:font="Wingdings" w:char="F096"/>
      </w:r>
    </w:p>
    <w:p w14:paraId="2C823D06" w14:textId="77777777" w:rsidR="008B2838" w:rsidRDefault="008B2838" w:rsidP="008B2838">
      <w:pPr>
        <w:spacing w:line="360" w:lineRule="auto"/>
        <w:jc w:val="center"/>
        <w:rPr>
          <w:b/>
          <w:sz w:val="52"/>
        </w:rPr>
      </w:pPr>
      <w:r>
        <w:rPr>
          <w:b/>
          <w:noProof/>
          <w:sz w:val="52"/>
        </w:rPr>
        <w:drawing>
          <wp:inline distT="0" distB="0" distL="0" distR="0" wp14:anchorId="639541D9" wp14:editId="700C1C56">
            <wp:extent cx="1912620" cy="1324610"/>
            <wp:effectExtent l="0" t="0" r="0" b="8890"/>
            <wp:docPr id="15" name="Picture 15" descr="A picture containing symbol, logo, red, em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symbol, logo, red, emble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1921802" cy="1331224"/>
                    </a:xfrm>
                    <a:prstGeom prst="rect">
                      <a:avLst/>
                    </a:prstGeom>
                    <a:noFill/>
                    <a:ln>
                      <a:noFill/>
                    </a:ln>
                  </pic:spPr>
                </pic:pic>
              </a:graphicData>
            </a:graphic>
          </wp:inline>
        </w:drawing>
      </w:r>
    </w:p>
    <w:p w14:paraId="1B6BCD00" w14:textId="77777777" w:rsidR="008B2838" w:rsidRDefault="008B2838" w:rsidP="008B2838">
      <w:pPr>
        <w:jc w:val="center"/>
        <w:rPr>
          <w:b/>
          <w:sz w:val="44"/>
          <w:szCs w:val="44"/>
          <w:lang w:val="nl-NL"/>
        </w:rPr>
      </w:pPr>
      <w:r>
        <w:rPr>
          <w:b/>
          <w:sz w:val="44"/>
          <w:szCs w:val="44"/>
        </w:rPr>
        <w:t xml:space="preserve">BÁO CÁO </w:t>
      </w:r>
      <w:r>
        <w:rPr>
          <w:b/>
          <w:sz w:val="44"/>
          <w:szCs w:val="44"/>
          <w:lang w:val="nl-NL"/>
        </w:rPr>
        <w:t>ĐỒ ÁN</w:t>
      </w:r>
    </w:p>
    <w:p w14:paraId="11A426DC" w14:textId="77777777" w:rsidR="008B2838" w:rsidRDefault="008B2838" w:rsidP="008B2838">
      <w:pPr>
        <w:spacing w:line="360" w:lineRule="auto"/>
        <w:jc w:val="center"/>
        <w:rPr>
          <w:b/>
          <w:sz w:val="44"/>
          <w:szCs w:val="44"/>
        </w:rPr>
      </w:pPr>
      <w:r>
        <w:rPr>
          <w:b/>
          <w:sz w:val="44"/>
          <w:szCs w:val="44"/>
        </w:rPr>
        <w:t>Học kỳ I, năm học 2023 - 2024</w:t>
      </w:r>
    </w:p>
    <w:p w14:paraId="61737FB1" w14:textId="77777777" w:rsidR="008B2838" w:rsidRDefault="008B2838" w:rsidP="008B2838">
      <w:pPr>
        <w:spacing w:line="312" w:lineRule="auto"/>
        <w:jc w:val="center"/>
        <w:rPr>
          <w:b/>
          <w:sz w:val="44"/>
          <w:szCs w:val="44"/>
          <w:lang w:val="nl-NL"/>
        </w:rPr>
      </w:pPr>
      <w:r>
        <w:rPr>
          <w:b/>
          <w:sz w:val="44"/>
          <w:szCs w:val="44"/>
          <w:lang w:val="nl-NL"/>
        </w:rPr>
        <w:t>Học phần:</w:t>
      </w:r>
    </w:p>
    <w:p w14:paraId="26F684DD" w14:textId="6AE43469" w:rsidR="008B2838" w:rsidRDefault="008B2838" w:rsidP="008B2838">
      <w:pPr>
        <w:spacing w:line="360" w:lineRule="auto"/>
        <w:jc w:val="center"/>
        <w:rPr>
          <w:b/>
          <w:bCs/>
          <w:sz w:val="40"/>
          <w:szCs w:val="40"/>
          <w:lang w:val="nl-NL"/>
        </w:rPr>
      </w:pPr>
      <w:r>
        <w:rPr>
          <w:b/>
          <w:bCs/>
          <w:sz w:val="40"/>
          <w:szCs w:val="40"/>
          <w:lang w:val="nl-NL"/>
        </w:rPr>
        <w:t>Khai phá dữ liệu lớn</w:t>
      </w:r>
    </w:p>
    <w:p w14:paraId="5A53EAC6" w14:textId="3DE5DD8A" w:rsidR="008B2838" w:rsidRDefault="008B2838" w:rsidP="008B2838">
      <w:pPr>
        <w:spacing w:line="360" w:lineRule="auto"/>
        <w:jc w:val="center"/>
        <w:rPr>
          <w:b/>
          <w:sz w:val="36"/>
          <w:szCs w:val="36"/>
        </w:rPr>
      </w:pPr>
      <w:r>
        <w:rPr>
          <w:b/>
          <w:sz w:val="36"/>
          <w:szCs w:val="36"/>
        </w:rPr>
        <w:t xml:space="preserve">Đề tài: </w:t>
      </w:r>
      <w:r w:rsidR="002A59BD">
        <w:rPr>
          <w:b/>
          <w:sz w:val="36"/>
          <w:szCs w:val="36"/>
        </w:rPr>
        <w:t>Ứng dụng</w:t>
      </w:r>
      <w:r w:rsidR="009964E1">
        <w:rPr>
          <w:b/>
          <w:sz w:val="36"/>
          <w:szCs w:val="36"/>
        </w:rPr>
        <w:t xml:space="preserve"> </w:t>
      </w:r>
      <w:r w:rsidR="00612527">
        <w:rPr>
          <w:b/>
          <w:sz w:val="36"/>
          <w:szCs w:val="36"/>
        </w:rPr>
        <w:t>p</w:t>
      </w:r>
      <w:r w:rsidR="009964E1">
        <w:rPr>
          <w:b/>
          <w:sz w:val="36"/>
          <w:szCs w:val="36"/>
        </w:rPr>
        <w:t>hương pháp BoW kết hợp SVM, CNN cho Văn bản để dự đoán ngành nghề dựa trên mô tả của công t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8B2838" w14:paraId="25045A51" w14:textId="77777777" w:rsidTr="00605F17">
        <w:trPr>
          <w:trHeight w:val="989"/>
          <w:jc w:val="center"/>
        </w:trPr>
        <w:tc>
          <w:tcPr>
            <w:tcW w:w="3471" w:type="dxa"/>
            <w:shd w:val="clear" w:color="auto" w:fill="auto"/>
          </w:tcPr>
          <w:p w14:paraId="60629BA0" w14:textId="77777777" w:rsidR="008B2838" w:rsidRDefault="008B2838" w:rsidP="00605F17">
            <w:pPr>
              <w:jc w:val="center"/>
              <w:rPr>
                <w:b/>
                <w:szCs w:val="24"/>
              </w:rPr>
            </w:pPr>
            <w:r>
              <w:rPr>
                <w:b/>
                <w:szCs w:val="24"/>
              </w:rPr>
              <w:t xml:space="preserve">Số phách </w:t>
            </w:r>
          </w:p>
          <w:p w14:paraId="41F91FF8" w14:textId="77777777" w:rsidR="008B2838" w:rsidRDefault="008B2838" w:rsidP="00605F17">
            <w:pPr>
              <w:jc w:val="center"/>
              <w:rPr>
                <w:i/>
                <w:szCs w:val="24"/>
              </w:rPr>
            </w:pPr>
            <w:r>
              <w:rPr>
                <w:i/>
                <w:szCs w:val="24"/>
              </w:rPr>
              <w:t>(Do hội đồng chấm thi ghi)</w:t>
            </w:r>
          </w:p>
          <w:p w14:paraId="0D4C3494" w14:textId="77777777" w:rsidR="008B2838" w:rsidRDefault="008B2838" w:rsidP="00605F17">
            <w:pPr>
              <w:spacing w:line="360" w:lineRule="auto"/>
              <w:jc w:val="center"/>
              <w:rPr>
                <w:szCs w:val="36"/>
              </w:rPr>
            </w:pPr>
          </w:p>
          <w:p w14:paraId="3F89D02E" w14:textId="77777777" w:rsidR="008B2838" w:rsidRDefault="008B2838" w:rsidP="00605F17">
            <w:pPr>
              <w:spacing w:line="360" w:lineRule="auto"/>
              <w:jc w:val="center"/>
              <w:rPr>
                <w:szCs w:val="36"/>
              </w:rPr>
            </w:pPr>
          </w:p>
        </w:tc>
      </w:tr>
    </w:tbl>
    <w:p w14:paraId="33099497" w14:textId="77777777" w:rsidR="008B2838" w:rsidRDefault="008B2838" w:rsidP="008B2838">
      <w:pPr>
        <w:spacing w:line="360" w:lineRule="auto"/>
        <w:rPr>
          <w:szCs w:val="36"/>
        </w:rPr>
      </w:pPr>
    </w:p>
    <w:p w14:paraId="5E641281" w14:textId="126C5275" w:rsidR="008B2838" w:rsidRDefault="008B2838" w:rsidP="008B2838">
      <w:pPr>
        <w:jc w:val="center"/>
        <w:rPr>
          <w:b/>
          <w:szCs w:val="36"/>
        </w:rPr>
      </w:pPr>
      <w:r>
        <w:rPr>
          <w:b/>
          <w:szCs w:val="36"/>
          <w:lang w:val="nl-NL"/>
        </w:rPr>
        <w:t>Thừa Thiên Huế, t</w:t>
      </w:r>
      <w:r>
        <w:rPr>
          <w:b/>
          <w:szCs w:val="36"/>
          <w:lang w:val="vi-VN"/>
        </w:rPr>
        <w:t>háng</w:t>
      </w:r>
      <w:r>
        <w:rPr>
          <w:b/>
          <w:szCs w:val="36"/>
        </w:rPr>
        <w:t xml:space="preserve"> 01 </w:t>
      </w:r>
      <w:r>
        <w:rPr>
          <w:b/>
          <w:szCs w:val="36"/>
          <w:lang w:val="vi-VN"/>
        </w:rPr>
        <w:t>năm 202</w:t>
      </w:r>
      <w:bookmarkEnd w:id="0"/>
      <w:r>
        <w:rPr>
          <w:b/>
          <w:szCs w:val="36"/>
        </w:rPr>
        <w:t>4</w:t>
      </w:r>
    </w:p>
    <w:p w14:paraId="60A41783" w14:textId="77777777" w:rsidR="008B2838" w:rsidRDefault="008B2838">
      <w:pPr>
        <w:jc w:val="left"/>
        <w:rPr>
          <w:b/>
          <w:szCs w:val="36"/>
        </w:rPr>
      </w:pPr>
      <w:r>
        <w:rPr>
          <w:b/>
          <w:szCs w:val="36"/>
        </w:rPr>
        <w:br w:type="page"/>
      </w:r>
    </w:p>
    <w:p w14:paraId="07B020FA" w14:textId="77777777" w:rsidR="004A6877" w:rsidRDefault="004A6877" w:rsidP="004A6877">
      <w:pPr>
        <w:spacing w:after="0" w:line="360" w:lineRule="auto"/>
        <w:jc w:val="center"/>
        <w:rPr>
          <w:b/>
          <w:szCs w:val="32"/>
          <w:lang w:val="vi-VN"/>
        </w:rPr>
      </w:pPr>
      <w:r>
        <w:rPr>
          <w:b/>
          <w:bCs/>
          <w:noProof/>
          <w:color w:val="FFFF00"/>
          <w:szCs w:val="24"/>
        </w:rPr>
        <w:lastRenderedPageBreak/>
        <mc:AlternateContent>
          <mc:Choice Requires="wpg">
            <w:drawing>
              <wp:anchor distT="0" distB="0" distL="114300" distR="114300" simplePos="0" relativeHeight="251661312" behindDoc="1" locked="0" layoutInCell="1" allowOverlap="1" wp14:anchorId="574D3B65" wp14:editId="5C7AD15D">
                <wp:simplePos x="0" y="0"/>
                <wp:positionH relativeFrom="margin">
                  <wp:posOffset>-470535</wp:posOffset>
                </wp:positionH>
                <wp:positionV relativeFrom="paragraph">
                  <wp:posOffset>-565150</wp:posOffset>
                </wp:positionV>
                <wp:extent cx="6705600" cy="9685020"/>
                <wp:effectExtent l="0" t="0" r="0" b="0"/>
                <wp:wrapNone/>
                <wp:docPr id="16" name="Group 16"/>
                <wp:cNvGraphicFramePr/>
                <a:graphic xmlns:a="http://schemas.openxmlformats.org/drawingml/2006/main">
                  <a:graphicData uri="http://schemas.microsoft.com/office/word/2010/wordprocessingGroup">
                    <wpg:wgp>
                      <wpg:cNvGrpSpPr/>
                      <wpg:grpSpPr>
                        <a:xfrm>
                          <a:off x="0" y="0"/>
                          <a:ext cx="6705600" cy="9685020"/>
                          <a:chOff x="1985" y="1418"/>
                          <a:chExt cx="8820" cy="14097"/>
                        </a:xfrm>
                      </wpg:grpSpPr>
                      <wpg:grpSp>
                        <wpg:cNvPr id="17" name="Group 20"/>
                        <wpg:cNvGrpSpPr/>
                        <wpg:grpSpPr>
                          <a:xfrm>
                            <a:off x="1985" y="1418"/>
                            <a:ext cx="1905" cy="1920"/>
                            <a:chOff x="1985" y="1418"/>
                            <a:chExt cx="1905" cy="1920"/>
                          </a:xfrm>
                        </wpg:grpSpPr>
                        <pic:pic xmlns:pic="http://schemas.openxmlformats.org/drawingml/2006/picture">
                          <pic:nvPicPr>
                            <pic:cNvPr id="18" name="Picture 21" descr="CRNRC0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19" name="Picture 2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20" name="Picture 23"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865" y="1544"/>
                            <a:ext cx="4860" cy="194"/>
                          </a:xfrm>
                          <a:prstGeom prst="rect">
                            <a:avLst/>
                          </a:prstGeom>
                          <a:noFill/>
                        </pic:spPr>
                      </pic:pic>
                      <wpg:grpSp>
                        <wpg:cNvPr id="21" name="Group 24"/>
                        <wpg:cNvGrpSpPr/>
                        <wpg:grpSpPr>
                          <a:xfrm rot="-16200000">
                            <a:off x="8892" y="1418"/>
                            <a:ext cx="1905" cy="1920"/>
                            <a:chOff x="1985" y="1418"/>
                            <a:chExt cx="1905" cy="1920"/>
                          </a:xfrm>
                        </wpg:grpSpPr>
                        <pic:pic xmlns:pic="http://schemas.openxmlformats.org/drawingml/2006/picture">
                          <pic:nvPicPr>
                            <pic:cNvPr id="22" name="Picture 25" descr="CRNRC05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3" name="Picture 26"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24" name="Group 27"/>
                        <wpg:cNvGrpSpPr/>
                        <wpg:grpSpPr>
                          <a:xfrm rot="-5400000">
                            <a:off x="1992" y="13595"/>
                            <a:ext cx="1905" cy="1920"/>
                            <a:chOff x="1985" y="1418"/>
                            <a:chExt cx="1905" cy="1920"/>
                          </a:xfrm>
                        </wpg:grpSpPr>
                        <pic:pic xmlns:pic="http://schemas.openxmlformats.org/drawingml/2006/picture">
                          <pic:nvPicPr>
                            <pic:cNvPr id="25" name="Picture 28" descr="CRNRC05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6" name="Picture 29"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wpg:grpSp>
                        <wpg:cNvPr id="27" name="Group 30"/>
                        <wpg:cNvGrpSpPr/>
                        <wpg:grpSpPr>
                          <a:xfrm rot="-32400000">
                            <a:off x="8899" y="13595"/>
                            <a:ext cx="1905" cy="1920"/>
                            <a:chOff x="1985" y="1418"/>
                            <a:chExt cx="1905" cy="1920"/>
                          </a:xfrm>
                        </wpg:grpSpPr>
                        <pic:pic xmlns:pic="http://schemas.openxmlformats.org/drawingml/2006/picture">
                          <pic:nvPicPr>
                            <pic:cNvPr id="28" name="Picture 31" descr="CRNRC05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a:xfrm rot="-27000000">
                              <a:off x="1978" y="1425"/>
                              <a:ext cx="1920" cy="1905"/>
                            </a:xfrm>
                            <a:prstGeom prst="rect">
                              <a:avLst/>
                            </a:prstGeom>
                            <a:noFill/>
                          </pic:spPr>
                        </pic:pic>
                        <pic:pic xmlns:pic="http://schemas.openxmlformats.org/drawingml/2006/picture">
                          <pic:nvPicPr>
                            <pic:cNvPr id="29" name="Picture 32" descr="CRNRC04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rot="-27000000">
                              <a:off x="2373" y="1872"/>
                              <a:ext cx="870" cy="855"/>
                            </a:xfrm>
                            <a:prstGeom prst="rect">
                              <a:avLst/>
                            </a:prstGeom>
                            <a:noFill/>
                          </pic:spPr>
                        </pic:pic>
                      </wpg:grpSp>
                      <pic:pic xmlns:pic="http://schemas.openxmlformats.org/drawingml/2006/picture">
                        <pic:nvPicPr>
                          <pic:cNvPr id="30" name="Picture 33" descr="BDRSC012"/>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a:xfrm>
                            <a:off x="10525" y="3323"/>
                            <a:ext cx="140" cy="10339"/>
                          </a:xfrm>
                          <a:prstGeom prst="rect">
                            <a:avLst/>
                          </a:prstGeom>
                          <a:noFill/>
                        </pic:spPr>
                      </pic:pic>
                      <pic:pic xmlns:pic="http://schemas.openxmlformats.org/drawingml/2006/picture">
                        <pic:nvPicPr>
                          <pic:cNvPr id="31" name="Picture 34" descr="BDRSC0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2125" y="3323"/>
                            <a:ext cx="140" cy="10339"/>
                          </a:xfrm>
                          <a:prstGeom prst="rect">
                            <a:avLst/>
                          </a:prstGeom>
                          <a:solidFill>
                            <a:srgbClr val="33CCCC"/>
                          </a:solidFill>
                        </pic:spPr>
                      </pic:pic>
                      <pic:pic xmlns:pic="http://schemas.openxmlformats.org/drawingml/2006/picture">
                        <pic:nvPicPr>
                          <pic:cNvPr id="32" name="Picture 35" descr="J01052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3940" y="15149"/>
                            <a:ext cx="4860" cy="194"/>
                          </a:xfrm>
                          <a:prstGeom prst="rect">
                            <a:avLst/>
                          </a:prstGeom>
                          <a:noFill/>
                        </pic:spPr>
                      </pic:pic>
                    </wpg:wgp>
                  </a:graphicData>
                </a:graphic>
              </wp:anchor>
            </w:drawing>
          </mc:Choice>
          <mc:Fallback>
            <w:pict>
              <v:group w14:anchorId="762CCE8E" id="Group 16" o:spid="_x0000_s1026" style="position:absolute;margin-left:-37.05pt;margin-top:-44.5pt;width:528pt;height:762.6pt;z-index:-251655168;mso-position-horizontal-relative:margin"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Picture 21" o:spid="_x0000_s102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">
                    <v:imagedata r:id="rId21" o:title="CRNRC057"/>
                  </v:shape>
                  <v:shape id="Picture 22" o:spid="_x0000_s102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">
                    <v:imagedata r:id="rId14" o:title="CRNRC047"/>
                  </v:shape>
                </v:group>
                <v:shape id="Picture 23" o:spid="_x0000_s1030" type="#_x0000_t75" alt="J0105250"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">
                  <v:imagedata r:id="rId15" o:title="J0105250"/>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">
                  <v:shape id="Picture 25" o:spid="_x0000_s1032"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">
                    <v:imagedata r:id="rId22" o:title="CRNRC057"/>
                  </v:shape>
                  <v:shape id="Picture 26" o:spid="_x0000_s1033"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CRNRC047"/>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">
                  <v:shape id="Picture 28" o:spid="_x0000_s1035"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">
                    <v:imagedata r:id="rId22" o:title="CRNRC057"/>
                  </v:shape>
                  <v:shape id="Picture 29" o:spid="_x0000_s1036"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">
                    <v:imagedata r:id="rId14" o:title="CRNRC047"/>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">
                  <v:shape id="Picture 31" o:spid="_x0000_s1038" type="#_x0000_t75" alt="CRNRC057"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">
                    <v:imagedata r:id="rId21" o:title="CRNRC057"/>
                  </v:shape>
                  <v:shape id="Picture 32" o:spid="_x0000_s1039" type="#_x0000_t75" alt="CRNRC047"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">
                    <v:imagedata r:id="rId14" o:title="CRNRC047"/>
                  </v:shape>
                </v:group>
                <v:shape id="Picture 33" o:spid="_x0000_s1040" type="#_x0000_t75" alt="BDRSC012"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">
                  <v:imagedata r:id="rId17" o:title="BDRSC012" gain="126031f" blacklevel="1966f"/>
                </v:shape>
                <v:shape id="Picture 34" o:spid="_x0000_s1041" type="#_x0000_t75" alt="BDRSC012"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" filled="t" fillcolor="#3cc">
                  <v:imagedata r:id="rId17" o:title="BDRSC012"/>
                </v:shape>
                <v:shape id="Picture 35" o:spid="_x0000_s1042" type="#_x0000_t75" alt="J0105250"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">
                  <v:imagedata r:id="rId15" o:title="J0105250"/>
                </v:shape>
                <w10:wrap anchorx="margin"/>
              </v:group>
            </w:pict>
          </mc:Fallback>
        </mc:AlternateContent>
      </w:r>
      <w:r>
        <w:rPr>
          <w:szCs w:val="22"/>
          <w:lang w:val="nl-NL"/>
        </w:rPr>
        <w:t>ĐẠI HỌC HUẾ</w:t>
      </w:r>
    </w:p>
    <w:p w14:paraId="0AEDC02F" w14:textId="77777777" w:rsidR="004A6877" w:rsidRDefault="004A6877" w:rsidP="004A6877">
      <w:pPr>
        <w:jc w:val="center"/>
        <w:rPr>
          <w:b/>
          <w:bCs/>
          <w:sz w:val="20"/>
          <w:szCs w:val="16"/>
          <w:lang w:val="nl-NL"/>
        </w:rPr>
      </w:pPr>
      <w:r>
        <w:rPr>
          <w:b/>
          <w:bCs/>
          <w:szCs w:val="24"/>
          <w:lang w:val="nl-NL"/>
        </w:rPr>
        <w:t>KHOA KỸ THUẬT VÀ CÔNG NGHỆ</w:t>
      </w:r>
    </w:p>
    <w:p w14:paraId="5DF288BD" w14:textId="77777777" w:rsidR="004A6877" w:rsidRDefault="004A6877" w:rsidP="004A6877">
      <w:pPr>
        <w:jc w:val="center"/>
        <w:rPr>
          <w:sz w:val="20"/>
          <w:szCs w:val="20"/>
          <w:lang w:val="nl-NL"/>
        </w:rPr>
      </w:pPr>
      <w:r>
        <w:rPr>
          <w:szCs w:val="24"/>
          <w:lang w:val="nl-NL"/>
        </w:rPr>
        <w:sym w:font="Wingdings" w:char="F097"/>
      </w:r>
      <w:r>
        <w:rPr>
          <w:szCs w:val="24"/>
          <w:lang w:val="nl-NL"/>
        </w:rPr>
        <w:sym w:font="Wingdings" w:char="F09D"/>
      </w:r>
      <w:r>
        <w:rPr>
          <w:szCs w:val="24"/>
          <w:lang w:val="nl-NL"/>
        </w:rPr>
        <w:sym w:font="Wingdings" w:char="F026"/>
      </w:r>
      <w:r>
        <w:rPr>
          <w:szCs w:val="24"/>
          <w:lang w:val="nl-NL"/>
        </w:rPr>
        <w:sym w:font="Wingdings" w:char="F09C"/>
      </w:r>
      <w:r>
        <w:rPr>
          <w:szCs w:val="24"/>
          <w:lang w:val="nl-NL"/>
        </w:rPr>
        <w:sym w:font="Wingdings" w:char="F096"/>
      </w:r>
    </w:p>
    <w:p w14:paraId="3C74A74F" w14:textId="77777777" w:rsidR="004A6877" w:rsidRDefault="004A6877" w:rsidP="004A6877">
      <w:pPr>
        <w:spacing w:after="0" w:line="360" w:lineRule="auto"/>
        <w:jc w:val="center"/>
        <w:rPr>
          <w:b/>
          <w:sz w:val="52"/>
        </w:rPr>
      </w:pPr>
      <w:r>
        <w:rPr>
          <w:b/>
          <w:noProof/>
          <w:sz w:val="52"/>
        </w:rPr>
        <w:drawing>
          <wp:inline distT="0" distB="0" distL="0" distR="0" wp14:anchorId="317B8B5B" wp14:editId="6B9DE4F8">
            <wp:extent cx="1729740" cy="1197610"/>
            <wp:effectExtent l="0" t="0" r="3810" b="2540"/>
            <wp:docPr id="14" name="Picture 14" descr="A picture containing symbol, logo, red, embl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symbol, logo, red, emblem&#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1732574" cy="1200146"/>
                    </a:xfrm>
                    <a:prstGeom prst="rect">
                      <a:avLst/>
                    </a:prstGeom>
                    <a:noFill/>
                    <a:ln>
                      <a:noFill/>
                    </a:ln>
                  </pic:spPr>
                </pic:pic>
              </a:graphicData>
            </a:graphic>
          </wp:inline>
        </w:drawing>
      </w:r>
    </w:p>
    <w:p w14:paraId="624343B6" w14:textId="77777777" w:rsidR="004A6877" w:rsidRDefault="004A6877" w:rsidP="004A6877">
      <w:pPr>
        <w:jc w:val="center"/>
        <w:rPr>
          <w:b/>
          <w:sz w:val="40"/>
          <w:szCs w:val="40"/>
        </w:rPr>
      </w:pPr>
      <w:r>
        <w:rPr>
          <w:b/>
          <w:szCs w:val="40"/>
        </w:rPr>
        <w:t>(Bìa phụ 2)</w:t>
      </w:r>
    </w:p>
    <w:p w14:paraId="498977EE" w14:textId="77777777" w:rsidR="004A6877" w:rsidRDefault="004A6877" w:rsidP="004A6877">
      <w:pPr>
        <w:spacing w:after="0"/>
        <w:jc w:val="center"/>
        <w:rPr>
          <w:b/>
          <w:sz w:val="36"/>
          <w:szCs w:val="36"/>
          <w:lang w:val="nl-NL"/>
        </w:rPr>
      </w:pPr>
      <w:r>
        <w:rPr>
          <w:b/>
          <w:sz w:val="36"/>
          <w:szCs w:val="36"/>
        </w:rPr>
        <w:t>BÁO CÁO ĐỒ ÁN</w:t>
      </w:r>
    </w:p>
    <w:p w14:paraId="39CAC4FF" w14:textId="77777777" w:rsidR="004A6877" w:rsidRDefault="004A6877" w:rsidP="004A6877">
      <w:pPr>
        <w:spacing w:after="0" w:line="360" w:lineRule="auto"/>
        <w:ind w:left="181"/>
        <w:jc w:val="center"/>
        <w:rPr>
          <w:b/>
          <w:sz w:val="36"/>
          <w:szCs w:val="36"/>
        </w:rPr>
      </w:pPr>
      <w:r>
        <w:rPr>
          <w:b/>
          <w:sz w:val="36"/>
          <w:szCs w:val="36"/>
        </w:rPr>
        <w:t>Học kỳ I, năm học 2023 - 2024</w:t>
      </w:r>
    </w:p>
    <w:p w14:paraId="32F434D1" w14:textId="35415E0E" w:rsidR="004A6877" w:rsidRDefault="004A6877" w:rsidP="004A6877">
      <w:pPr>
        <w:spacing w:after="0" w:line="312" w:lineRule="auto"/>
        <w:jc w:val="center"/>
        <w:rPr>
          <w:b/>
          <w:sz w:val="32"/>
          <w:szCs w:val="32"/>
          <w:lang w:val="nl-NL"/>
        </w:rPr>
      </w:pPr>
      <w:r>
        <w:rPr>
          <w:b/>
          <w:sz w:val="32"/>
          <w:szCs w:val="32"/>
          <w:lang w:val="nl-NL"/>
        </w:rPr>
        <w:t>Học phần:</w:t>
      </w:r>
    </w:p>
    <w:p w14:paraId="5D9B0905" w14:textId="22DD033B" w:rsidR="004A6877" w:rsidRDefault="004A6877" w:rsidP="004A6877">
      <w:pPr>
        <w:spacing w:after="0" w:line="360" w:lineRule="auto"/>
        <w:jc w:val="center"/>
        <w:rPr>
          <w:b/>
          <w:bCs/>
          <w:sz w:val="32"/>
          <w:szCs w:val="32"/>
          <w:lang w:val="nl-NL"/>
        </w:rPr>
      </w:pPr>
      <w:r>
        <w:rPr>
          <w:b/>
          <w:bCs/>
          <w:sz w:val="32"/>
          <w:szCs w:val="32"/>
          <w:lang w:val="nl-NL"/>
        </w:rPr>
        <w:t>Khai phá dữ liệu lớn</w:t>
      </w:r>
    </w:p>
    <w:p w14:paraId="1FB5EF84" w14:textId="7FBDEE75" w:rsidR="004A6877" w:rsidRDefault="004A6877" w:rsidP="004A6877">
      <w:pPr>
        <w:spacing w:line="360" w:lineRule="auto"/>
        <w:jc w:val="center"/>
        <w:rPr>
          <w:b/>
          <w:sz w:val="32"/>
          <w:szCs w:val="32"/>
        </w:rPr>
      </w:pPr>
      <w:r>
        <w:rPr>
          <w:b/>
          <w:sz w:val="32"/>
          <w:szCs w:val="32"/>
        </w:rPr>
        <w:t>Đề tài:</w:t>
      </w:r>
      <w:r w:rsidR="009964E1">
        <w:rPr>
          <w:b/>
          <w:sz w:val="32"/>
          <w:szCs w:val="32"/>
        </w:rPr>
        <w:t xml:space="preserve"> </w:t>
      </w:r>
      <w:r w:rsidR="004A651C">
        <w:rPr>
          <w:b/>
          <w:sz w:val="32"/>
          <w:szCs w:val="32"/>
        </w:rPr>
        <w:t>Ứng dụng</w:t>
      </w:r>
      <w:r w:rsidR="009964E1" w:rsidRPr="009964E1">
        <w:rPr>
          <w:b/>
          <w:sz w:val="32"/>
          <w:szCs w:val="32"/>
        </w:rPr>
        <w:t xml:space="preserve"> </w:t>
      </w:r>
      <w:r w:rsidR="004A651C">
        <w:rPr>
          <w:b/>
          <w:sz w:val="32"/>
          <w:szCs w:val="32"/>
        </w:rPr>
        <w:t>p</w:t>
      </w:r>
      <w:r w:rsidR="009964E1" w:rsidRPr="009964E1">
        <w:rPr>
          <w:b/>
          <w:sz w:val="32"/>
          <w:szCs w:val="32"/>
        </w:rPr>
        <w:t xml:space="preserve">hương pháp BoW kết hợp SVM, CNN cho </w:t>
      </w:r>
      <w:r w:rsidR="004A651C">
        <w:rPr>
          <w:b/>
          <w:sz w:val="32"/>
          <w:szCs w:val="32"/>
        </w:rPr>
        <w:t>v</w:t>
      </w:r>
      <w:r w:rsidR="009964E1" w:rsidRPr="009964E1">
        <w:rPr>
          <w:b/>
          <w:sz w:val="32"/>
          <w:szCs w:val="32"/>
        </w:rPr>
        <w:t>ăn bản để dự đoán ngành nghề dựa trên mô tả của công ty</w:t>
      </w:r>
    </w:p>
    <w:p w14:paraId="21B2679B" w14:textId="1E53AA18" w:rsidR="004A6877" w:rsidRDefault="004A6877" w:rsidP="004A6877">
      <w:pPr>
        <w:spacing w:line="360" w:lineRule="auto"/>
        <w:ind w:left="1701"/>
        <w:rPr>
          <w:b/>
          <w:lang w:val="nl-NL"/>
        </w:rPr>
      </w:pPr>
      <w:r>
        <w:rPr>
          <w:b/>
          <w:lang w:val="nl-NL"/>
        </w:rPr>
        <w:t>Giảng viên</w:t>
      </w:r>
      <w:r>
        <w:rPr>
          <w:b/>
          <w:lang w:val="vi-VN"/>
        </w:rPr>
        <w:t xml:space="preserve"> hướng dẫn</w:t>
      </w:r>
      <w:r>
        <w:rPr>
          <w:b/>
          <w:lang w:val="nl-NL"/>
        </w:rPr>
        <w:t>: Hồ Quốc Dũng</w:t>
      </w:r>
    </w:p>
    <w:p w14:paraId="543D782E" w14:textId="77777777" w:rsidR="004A6877" w:rsidRDefault="004A6877" w:rsidP="004A6877">
      <w:pPr>
        <w:spacing w:line="360" w:lineRule="auto"/>
        <w:ind w:left="1701"/>
        <w:rPr>
          <w:b/>
        </w:rPr>
      </w:pPr>
      <w:r>
        <w:rPr>
          <w:b/>
          <w:lang w:val="vi-VN"/>
        </w:rPr>
        <w:t>Lớp:</w:t>
      </w:r>
      <w:r>
        <w:rPr>
          <w:b/>
        </w:rPr>
        <w:t xml:space="preserve"> KHDL&amp;TTNT – K1</w:t>
      </w:r>
    </w:p>
    <w:p w14:paraId="4403297B" w14:textId="36DB91F0" w:rsidR="004A6877" w:rsidRPr="004A6877" w:rsidRDefault="004A6877" w:rsidP="004A6877">
      <w:pPr>
        <w:spacing w:after="600" w:line="240" w:lineRule="auto"/>
        <w:ind w:left="1699"/>
        <w:rPr>
          <w:b/>
          <w:lang w:val="nl-NL"/>
        </w:rPr>
      </w:pPr>
      <w:r>
        <w:rPr>
          <w:b/>
          <w:lang w:val="nl-NL"/>
        </w:rPr>
        <w:t>Sinh viên thực hiện: Nguyễn Tiến Thịnh</w:t>
      </w:r>
    </w:p>
    <w:tbl>
      <w:tblPr>
        <w:tblW w:w="0" w:type="auto"/>
        <w:tblInd w:w="2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7"/>
      </w:tblGrid>
      <w:tr w:rsidR="004A6877" w14:paraId="5E52F4EC" w14:textId="77777777" w:rsidTr="00605F17">
        <w:trPr>
          <w:trHeight w:val="1515"/>
        </w:trPr>
        <w:tc>
          <w:tcPr>
            <w:tcW w:w="4047" w:type="dxa"/>
            <w:shd w:val="clear" w:color="auto" w:fill="auto"/>
          </w:tcPr>
          <w:p w14:paraId="485B24C1" w14:textId="77777777" w:rsidR="004A6877" w:rsidRDefault="004A6877" w:rsidP="00605F17">
            <w:pPr>
              <w:jc w:val="center"/>
              <w:rPr>
                <w:b/>
                <w:szCs w:val="24"/>
              </w:rPr>
            </w:pPr>
            <w:r>
              <w:rPr>
                <w:b/>
                <w:szCs w:val="24"/>
              </w:rPr>
              <w:t>Số phách</w:t>
            </w:r>
          </w:p>
          <w:p w14:paraId="6B9DEE7B" w14:textId="77777777" w:rsidR="004A6877" w:rsidRDefault="004A6877" w:rsidP="00605F17">
            <w:pPr>
              <w:jc w:val="center"/>
              <w:rPr>
                <w:i/>
                <w:szCs w:val="24"/>
              </w:rPr>
            </w:pPr>
            <w:r>
              <w:rPr>
                <w:i/>
                <w:szCs w:val="24"/>
              </w:rPr>
              <w:t>(Do hội đồng chấm thi ghi)</w:t>
            </w:r>
          </w:p>
          <w:p w14:paraId="24D2D3E1" w14:textId="77777777" w:rsidR="004A6877" w:rsidRDefault="004A6877" w:rsidP="00605F17">
            <w:pPr>
              <w:spacing w:line="360" w:lineRule="auto"/>
              <w:jc w:val="center"/>
              <w:rPr>
                <w:szCs w:val="36"/>
              </w:rPr>
            </w:pPr>
          </w:p>
          <w:p w14:paraId="4717277E" w14:textId="77777777" w:rsidR="004A6877" w:rsidRDefault="004A6877" w:rsidP="00605F17">
            <w:pPr>
              <w:spacing w:line="360" w:lineRule="auto"/>
              <w:jc w:val="center"/>
              <w:rPr>
                <w:szCs w:val="36"/>
              </w:rPr>
            </w:pPr>
          </w:p>
        </w:tc>
      </w:tr>
    </w:tbl>
    <w:p w14:paraId="2F8AEE02" w14:textId="77777777" w:rsidR="004A6877" w:rsidRDefault="004A6877" w:rsidP="004A6877">
      <w:pPr>
        <w:spacing w:line="360" w:lineRule="auto"/>
        <w:rPr>
          <w:b/>
          <w:szCs w:val="36"/>
          <w:lang w:val="nl-NL"/>
        </w:rPr>
      </w:pPr>
    </w:p>
    <w:p w14:paraId="2B1EA123" w14:textId="0B8AD12E" w:rsidR="004A6877" w:rsidRDefault="004A6877" w:rsidP="004A6877">
      <w:pPr>
        <w:spacing w:line="360" w:lineRule="auto"/>
        <w:jc w:val="center"/>
        <w:rPr>
          <w:b/>
          <w:szCs w:val="36"/>
        </w:rPr>
      </w:pPr>
      <w:r>
        <w:rPr>
          <w:b/>
          <w:szCs w:val="36"/>
          <w:lang w:val="nl-NL"/>
        </w:rPr>
        <w:t xml:space="preserve">Thừa Thiên Huế, </w:t>
      </w:r>
      <w:r>
        <w:rPr>
          <w:b/>
          <w:szCs w:val="36"/>
          <w:lang w:val="vi-VN"/>
        </w:rPr>
        <w:t>thán</w:t>
      </w:r>
      <w:r>
        <w:rPr>
          <w:b/>
          <w:szCs w:val="36"/>
        </w:rPr>
        <w:t xml:space="preserve">g 01 </w:t>
      </w:r>
      <w:r>
        <w:rPr>
          <w:b/>
          <w:szCs w:val="36"/>
          <w:lang w:val="vi-VN"/>
        </w:rPr>
        <w:t>năm 202</w:t>
      </w:r>
      <w:r>
        <w:rPr>
          <w:b/>
          <w:szCs w:val="36"/>
        </w:rPr>
        <w:t>4</w:t>
      </w:r>
    </w:p>
    <w:p w14:paraId="60B7F04E" w14:textId="77777777" w:rsidR="004A6877" w:rsidRPr="004A6877" w:rsidRDefault="004A6877" w:rsidP="004A6877">
      <w:pPr>
        <w:spacing w:line="360" w:lineRule="auto"/>
        <w:jc w:val="center"/>
        <w:rPr>
          <w:b/>
          <w:szCs w:val="36"/>
        </w:rPr>
        <w:sectPr w:rsidR="004A6877" w:rsidRPr="004A6877" w:rsidSect="00CE7C33">
          <w:footerReference w:type="default" r:id="rId24"/>
          <w:pgSz w:w="11909" w:h="16834"/>
          <w:pgMar w:top="1418" w:right="1418" w:bottom="1418" w:left="1701" w:header="720" w:footer="720" w:gutter="0"/>
          <w:cols w:space="720"/>
          <w:docGrid w:linePitch="360"/>
        </w:sectPr>
      </w:pPr>
    </w:p>
    <w:sdt>
      <w:sdtPr>
        <w:id w:val="530764357"/>
        <w:docPartObj>
          <w:docPartGallery w:val="Table of Contents"/>
          <w:docPartUnique/>
        </w:docPartObj>
      </w:sdtPr>
      <w:sdtEndPr>
        <w:rPr>
          <w:rFonts w:ascii="Times New Roman" w:eastAsiaTheme="minorHAnsi" w:hAnsi="Times New Roman" w:cs="Times New Roman"/>
          <w:b/>
          <w:bCs/>
          <w:noProof/>
          <w:color w:val="000000" w:themeColor="text1"/>
          <w:kern w:val="2"/>
          <w:sz w:val="24"/>
          <w:szCs w:val="28"/>
          <w14:ligatures w14:val="standardContextual"/>
        </w:rPr>
      </w:sdtEndPr>
      <w:sdtContent>
        <w:p w14:paraId="43D93EA6" w14:textId="654ECAC1" w:rsidR="006D41C1" w:rsidRPr="006D41C1" w:rsidRDefault="006D41C1" w:rsidP="006D41C1">
          <w:pPr>
            <w:pStyle w:val="TOCHeading"/>
            <w:jc w:val="center"/>
            <w:rPr>
              <w:rFonts w:ascii="Times New Roman" w:hAnsi="Times New Roman" w:cs="Times New Roman"/>
              <w:color w:val="auto"/>
            </w:rPr>
          </w:pPr>
          <w:r w:rsidRPr="006D41C1">
            <w:rPr>
              <w:rFonts w:ascii="Times New Roman" w:hAnsi="Times New Roman" w:cs="Times New Roman"/>
              <w:color w:val="auto"/>
            </w:rPr>
            <w:t>MỤC LỤC</w:t>
          </w:r>
        </w:p>
        <w:p w14:paraId="640AB939" w14:textId="24E4569F" w:rsidR="006B2513" w:rsidRDefault="006D41C1">
          <w:pPr>
            <w:pStyle w:val="TOC1"/>
            <w:tabs>
              <w:tab w:val="left" w:pos="480"/>
              <w:tab w:val="right" w:leader="dot" w:pos="9451"/>
            </w:tabs>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156292405" w:history="1">
            <w:r w:rsidR="006B2513" w:rsidRPr="00870A2E">
              <w:rPr>
                <w:rStyle w:val="Hyperlink"/>
                <w:noProof/>
              </w:rPr>
              <w:t>1.</w:t>
            </w:r>
            <w:r w:rsidR="006B2513">
              <w:rPr>
                <w:rFonts w:asciiTheme="minorHAnsi" w:eastAsiaTheme="minorEastAsia" w:hAnsiTheme="minorHAnsi" w:cstheme="minorBidi"/>
                <w:noProof/>
                <w:color w:val="auto"/>
                <w:sz w:val="22"/>
                <w:szCs w:val="22"/>
              </w:rPr>
              <w:tab/>
            </w:r>
            <w:r w:rsidR="006B2513" w:rsidRPr="00870A2E">
              <w:rPr>
                <w:rStyle w:val="Hyperlink"/>
                <w:noProof/>
              </w:rPr>
              <w:t>Ý TƯỞNG</w:t>
            </w:r>
            <w:r w:rsidR="006B2513">
              <w:rPr>
                <w:noProof/>
                <w:webHidden/>
              </w:rPr>
              <w:tab/>
            </w:r>
            <w:r w:rsidR="006B2513">
              <w:rPr>
                <w:noProof/>
                <w:webHidden/>
              </w:rPr>
              <w:fldChar w:fldCharType="begin"/>
            </w:r>
            <w:r w:rsidR="006B2513">
              <w:rPr>
                <w:noProof/>
                <w:webHidden/>
              </w:rPr>
              <w:instrText xml:space="preserve"> PAGEREF _Toc156292405 \h </w:instrText>
            </w:r>
            <w:r w:rsidR="006B2513">
              <w:rPr>
                <w:noProof/>
                <w:webHidden/>
              </w:rPr>
            </w:r>
            <w:r w:rsidR="006B2513">
              <w:rPr>
                <w:noProof/>
                <w:webHidden/>
              </w:rPr>
              <w:fldChar w:fldCharType="separate"/>
            </w:r>
            <w:r w:rsidR="006B2513">
              <w:rPr>
                <w:noProof/>
                <w:webHidden/>
              </w:rPr>
              <w:t>3</w:t>
            </w:r>
            <w:r w:rsidR="006B2513">
              <w:rPr>
                <w:noProof/>
                <w:webHidden/>
              </w:rPr>
              <w:fldChar w:fldCharType="end"/>
            </w:r>
          </w:hyperlink>
        </w:p>
        <w:p w14:paraId="0A70B44D" w14:textId="7CBB1EE7" w:rsidR="006B2513" w:rsidRDefault="006B2513">
          <w:pPr>
            <w:pStyle w:val="TOC2"/>
            <w:tabs>
              <w:tab w:val="right" w:leader="dot" w:pos="9451"/>
            </w:tabs>
            <w:rPr>
              <w:rFonts w:asciiTheme="minorHAnsi" w:eastAsiaTheme="minorEastAsia" w:hAnsiTheme="minorHAnsi" w:cstheme="minorBidi"/>
              <w:noProof/>
              <w:color w:val="auto"/>
              <w:sz w:val="22"/>
              <w:szCs w:val="22"/>
            </w:rPr>
          </w:pPr>
          <w:hyperlink w:anchor="_Toc156292406" w:history="1">
            <w:r w:rsidRPr="00870A2E">
              <w:rPr>
                <w:rStyle w:val="Hyperlink"/>
                <w:noProof/>
              </w:rPr>
              <w:t>1.1. Giới thiệu tập dữ liệu</w:t>
            </w:r>
            <w:r>
              <w:rPr>
                <w:noProof/>
                <w:webHidden/>
              </w:rPr>
              <w:tab/>
            </w:r>
            <w:r>
              <w:rPr>
                <w:noProof/>
                <w:webHidden/>
              </w:rPr>
              <w:fldChar w:fldCharType="begin"/>
            </w:r>
            <w:r>
              <w:rPr>
                <w:noProof/>
                <w:webHidden/>
              </w:rPr>
              <w:instrText xml:space="preserve"> PAGEREF _Toc156292406 \h </w:instrText>
            </w:r>
            <w:r>
              <w:rPr>
                <w:noProof/>
                <w:webHidden/>
              </w:rPr>
            </w:r>
            <w:r>
              <w:rPr>
                <w:noProof/>
                <w:webHidden/>
              </w:rPr>
              <w:fldChar w:fldCharType="separate"/>
            </w:r>
            <w:r>
              <w:rPr>
                <w:noProof/>
                <w:webHidden/>
              </w:rPr>
              <w:t>3</w:t>
            </w:r>
            <w:r>
              <w:rPr>
                <w:noProof/>
                <w:webHidden/>
              </w:rPr>
              <w:fldChar w:fldCharType="end"/>
            </w:r>
          </w:hyperlink>
        </w:p>
        <w:p w14:paraId="20C1935D" w14:textId="4B2613CA" w:rsidR="006B2513" w:rsidRDefault="006B2513">
          <w:pPr>
            <w:pStyle w:val="TOC2"/>
            <w:tabs>
              <w:tab w:val="right" w:leader="dot" w:pos="9451"/>
            </w:tabs>
            <w:rPr>
              <w:rFonts w:asciiTheme="minorHAnsi" w:eastAsiaTheme="minorEastAsia" w:hAnsiTheme="minorHAnsi" w:cstheme="minorBidi"/>
              <w:noProof/>
              <w:color w:val="auto"/>
              <w:sz w:val="22"/>
              <w:szCs w:val="22"/>
            </w:rPr>
          </w:pPr>
          <w:hyperlink w:anchor="_Toc156292407" w:history="1">
            <w:r w:rsidRPr="00870A2E">
              <w:rPr>
                <w:rStyle w:val="Hyperlink"/>
                <w:noProof/>
              </w:rPr>
              <w:t>1.2. Ý tưởng với dữ liệu</w:t>
            </w:r>
            <w:r>
              <w:rPr>
                <w:noProof/>
                <w:webHidden/>
              </w:rPr>
              <w:tab/>
            </w:r>
            <w:r>
              <w:rPr>
                <w:noProof/>
                <w:webHidden/>
              </w:rPr>
              <w:fldChar w:fldCharType="begin"/>
            </w:r>
            <w:r>
              <w:rPr>
                <w:noProof/>
                <w:webHidden/>
              </w:rPr>
              <w:instrText xml:space="preserve"> PAGEREF _Toc156292407 \h </w:instrText>
            </w:r>
            <w:r>
              <w:rPr>
                <w:noProof/>
                <w:webHidden/>
              </w:rPr>
            </w:r>
            <w:r>
              <w:rPr>
                <w:noProof/>
                <w:webHidden/>
              </w:rPr>
              <w:fldChar w:fldCharType="separate"/>
            </w:r>
            <w:r>
              <w:rPr>
                <w:noProof/>
                <w:webHidden/>
              </w:rPr>
              <w:t>4</w:t>
            </w:r>
            <w:r>
              <w:rPr>
                <w:noProof/>
                <w:webHidden/>
              </w:rPr>
              <w:fldChar w:fldCharType="end"/>
            </w:r>
          </w:hyperlink>
        </w:p>
        <w:p w14:paraId="3D3F22C3" w14:textId="3C5B2DC6" w:rsidR="006B2513" w:rsidRDefault="006B2513">
          <w:pPr>
            <w:pStyle w:val="TOC1"/>
            <w:tabs>
              <w:tab w:val="left" w:pos="480"/>
              <w:tab w:val="right" w:leader="dot" w:pos="9451"/>
            </w:tabs>
            <w:rPr>
              <w:rFonts w:asciiTheme="minorHAnsi" w:eastAsiaTheme="minorEastAsia" w:hAnsiTheme="minorHAnsi" w:cstheme="minorBidi"/>
              <w:noProof/>
              <w:color w:val="auto"/>
              <w:sz w:val="22"/>
              <w:szCs w:val="22"/>
            </w:rPr>
          </w:pPr>
          <w:hyperlink w:anchor="_Toc156292408" w:history="1">
            <w:r w:rsidRPr="00870A2E">
              <w:rPr>
                <w:rStyle w:val="Hyperlink"/>
                <w:noProof/>
              </w:rPr>
              <w:t>2.</w:t>
            </w:r>
            <w:r>
              <w:rPr>
                <w:rFonts w:asciiTheme="minorHAnsi" w:eastAsiaTheme="minorEastAsia" w:hAnsiTheme="minorHAnsi" w:cstheme="minorBidi"/>
                <w:noProof/>
                <w:color w:val="auto"/>
                <w:sz w:val="22"/>
                <w:szCs w:val="22"/>
              </w:rPr>
              <w:tab/>
            </w:r>
            <w:r w:rsidRPr="00870A2E">
              <w:rPr>
                <w:rStyle w:val="Hyperlink"/>
                <w:noProof/>
              </w:rPr>
              <w:t>CHUẨN BỊ DỮ LIỆU</w:t>
            </w:r>
            <w:r>
              <w:rPr>
                <w:noProof/>
                <w:webHidden/>
              </w:rPr>
              <w:tab/>
            </w:r>
            <w:r>
              <w:rPr>
                <w:noProof/>
                <w:webHidden/>
              </w:rPr>
              <w:fldChar w:fldCharType="begin"/>
            </w:r>
            <w:r>
              <w:rPr>
                <w:noProof/>
                <w:webHidden/>
              </w:rPr>
              <w:instrText xml:space="preserve"> PAGEREF _Toc156292408 \h </w:instrText>
            </w:r>
            <w:r>
              <w:rPr>
                <w:noProof/>
                <w:webHidden/>
              </w:rPr>
            </w:r>
            <w:r>
              <w:rPr>
                <w:noProof/>
                <w:webHidden/>
              </w:rPr>
              <w:fldChar w:fldCharType="separate"/>
            </w:r>
            <w:r>
              <w:rPr>
                <w:noProof/>
                <w:webHidden/>
              </w:rPr>
              <w:t>5</w:t>
            </w:r>
            <w:r>
              <w:rPr>
                <w:noProof/>
                <w:webHidden/>
              </w:rPr>
              <w:fldChar w:fldCharType="end"/>
            </w:r>
          </w:hyperlink>
        </w:p>
        <w:p w14:paraId="3A2573B9" w14:textId="51BC8283" w:rsidR="006B2513" w:rsidRDefault="006B2513">
          <w:pPr>
            <w:pStyle w:val="TOC1"/>
            <w:tabs>
              <w:tab w:val="left" w:pos="480"/>
              <w:tab w:val="right" w:leader="dot" w:pos="9451"/>
            </w:tabs>
            <w:rPr>
              <w:rFonts w:asciiTheme="minorHAnsi" w:eastAsiaTheme="minorEastAsia" w:hAnsiTheme="minorHAnsi" w:cstheme="minorBidi"/>
              <w:noProof/>
              <w:color w:val="auto"/>
              <w:sz w:val="22"/>
              <w:szCs w:val="22"/>
            </w:rPr>
          </w:pPr>
          <w:hyperlink w:anchor="_Toc156292409" w:history="1">
            <w:r w:rsidRPr="00870A2E">
              <w:rPr>
                <w:rStyle w:val="Hyperlink"/>
                <w:noProof/>
              </w:rPr>
              <w:t>3.</w:t>
            </w:r>
            <w:r>
              <w:rPr>
                <w:rFonts w:asciiTheme="minorHAnsi" w:eastAsiaTheme="minorEastAsia" w:hAnsiTheme="minorHAnsi" w:cstheme="minorBidi"/>
                <w:noProof/>
                <w:color w:val="auto"/>
                <w:sz w:val="22"/>
                <w:szCs w:val="22"/>
              </w:rPr>
              <w:tab/>
            </w:r>
            <w:r w:rsidRPr="00870A2E">
              <w:rPr>
                <w:rStyle w:val="Hyperlink"/>
                <w:noProof/>
              </w:rPr>
              <w:t>ĐỀ XUẤT MÔ HÌNH NGHIÊN CỨU</w:t>
            </w:r>
            <w:r>
              <w:rPr>
                <w:noProof/>
                <w:webHidden/>
              </w:rPr>
              <w:tab/>
            </w:r>
            <w:r>
              <w:rPr>
                <w:noProof/>
                <w:webHidden/>
              </w:rPr>
              <w:fldChar w:fldCharType="begin"/>
            </w:r>
            <w:r>
              <w:rPr>
                <w:noProof/>
                <w:webHidden/>
              </w:rPr>
              <w:instrText xml:space="preserve"> PAGEREF _Toc156292409 \h </w:instrText>
            </w:r>
            <w:r>
              <w:rPr>
                <w:noProof/>
                <w:webHidden/>
              </w:rPr>
            </w:r>
            <w:r>
              <w:rPr>
                <w:noProof/>
                <w:webHidden/>
              </w:rPr>
              <w:fldChar w:fldCharType="separate"/>
            </w:r>
            <w:r>
              <w:rPr>
                <w:noProof/>
                <w:webHidden/>
              </w:rPr>
              <w:t>8</w:t>
            </w:r>
            <w:r>
              <w:rPr>
                <w:noProof/>
                <w:webHidden/>
              </w:rPr>
              <w:fldChar w:fldCharType="end"/>
            </w:r>
          </w:hyperlink>
        </w:p>
        <w:p w14:paraId="49D554BA" w14:textId="3F01B50B" w:rsidR="006B2513" w:rsidRDefault="006B2513">
          <w:pPr>
            <w:pStyle w:val="TOC1"/>
            <w:tabs>
              <w:tab w:val="left" w:pos="480"/>
              <w:tab w:val="right" w:leader="dot" w:pos="9451"/>
            </w:tabs>
            <w:rPr>
              <w:rFonts w:asciiTheme="minorHAnsi" w:eastAsiaTheme="minorEastAsia" w:hAnsiTheme="minorHAnsi" w:cstheme="minorBidi"/>
              <w:noProof/>
              <w:color w:val="auto"/>
              <w:sz w:val="22"/>
              <w:szCs w:val="22"/>
            </w:rPr>
          </w:pPr>
          <w:hyperlink w:anchor="_Toc156292410" w:history="1">
            <w:r w:rsidRPr="00870A2E">
              <w:rPr>
                <w:rStyle w:val="Hyperlink"/>
                <w:noProof/>
              </w:rPr>
              <w:t>4.</w:t>
            </w:r>
            <w:r>
              <w:rPr>
                <w:rFonts w:asciiTheme="minorHAnsi" w:eastAsiaTheme="minorEastAsia" w:hAnsiTheme="minorHAnsi" w:cstheme="minorBidi"/>
                <w:noProof/>
                <w:color w:val="auto"/>
                <w:sz w:val="22"/>
                <w:szCs w:val="22"/>
              </w:rPr>
              <w:tab/>
            </w:r>
            <w:r w:rsidRPr="00870A2E">
              <w:rPr>
                <w:rStyle w:val="Hyperlink"/>
                <w:noProof/>
              </w:rPr>
              <w:t>ĐỀ XUẤT CÁC MÔ HÌNH HỌC MÁY</w:t>
            </w:r>
            <w:r>
              <w:rPr>
                <w:noProof/>
                <w:webHidden/>
              </w:rPr>
              <w:tab/>
            </w:r>
            <w:r>
              <w:rPr>
                <w:noProof/>
                <w:webHidden/>
              </w:rPr>
              <w:fldChar w:fldCharType="begin"/>
            </w:r>
            <w:r>
              <w:rPr>
                <w:noProof/>
                <w:webHidden/>
              </w:rPr>
              <w:instrText xml:space="preserve"> PAGEREF _Toc156292410 \h </w:instrText>
            </w:r>
            <w:r>
              <w:rPr>
                <w:noProof/>
                <w:webHidden/>
              </w:rPr>
            </w:r>
            <w:r>
              <w:rPr>
                <w:noProof/>
                <w:webHidden/>
              </w:rPr>
              <w:fldChar w:fldCharType="separate"/>
            </w:r>
            <w:r>
              <w:rPr>
                <w:noProof/>
                <w:webHidden/>
              </w:rPr>
              <w:t>9</w:t>
            </w:r>
            <w:r>
              <w:rPr>
                <w:noProof/>
                <w:webHidden/>
              </w:rPr>
              <w:fldChar w:fldCharType="end"/>
            </w:r>
          </w:hyperlink>
        </w:p>
        <w:p w14:paraId="18203937" w14:textId="266607D6" w:rsidR="006B2513" w:rsidRDefault="006B2513">
          <w:pPr>
            <w:pStyle w:val="TOC2"/>
            <w:tabs>
              <w:tab w:val="right" w:leader="dot" w:pos="9451"/>
            </w:tabs>
            <w:rPr>
              <w:rFonts w:asciiTheme="minorHAnsi" w:eastAsiaTheme="minorEastAsia" w:hAnsiTheme="minorHAnsi" w:cstheme="minorBidi"/>
              <w:noProof/>
              <w:color w:val="auto"/>
              <w:sz w:val="22"/>
              <w:szCs w:val="22"/>
            </w:rPr>
          </w:pPr>
          <w:hyperlink w:anchor="_Toc156292411" w:history="1">
            <w:r w:rsidRPr="00870A2E">
              <w:rPr>
                <w:rStyle w:val="Hyperlink"/>
                <w:noProof/>
              </w:rPr>
              <w:t>4.1. Sử dụng phương pháp Bag-of-Words kết hợp SVM</w:t>
            </w:r>
            <w:r>
              <w:rPr>
                <w:noProof/>
                <w:webHidden/>
              </w:rPr>
              <w:tab/>
            </w:r>
            <w:r>
              <w:rPr>
                <w:noProof/>
                <w:webHidden/>
              </w:rPr>
              <w:fldChar w:fldCharType="begin"/>
            </w:r>
            <w:r>
              <w:rPr>
                <w:noProof/>
                <w:webHidden/>
              </w:rPr>
              <w:instrText xml:space="preserve"> PAGEREF _Toc156292411 \h </w:instrText>
            </w:r>
            <w:r>
              <w:rPr>
                <w:noProof/>
                <w:webHidden/>
              </w:rPr>
            </w:r>
            <w:r>
              <w:rPr>
                <w:noProof/>
                <w:webHidden/>
              </w:rPr>
              <w:fldChar w:fldCharType="separate"/>
            </w:r>
            <w:r>
              <w:rPr>
                <w:noProof/>
                <w:webHidden/>
              </w:rPr>
              <w:t>9</w:t>
            </w:r>
            <w:r>
              <w:rPr>
                <w:noProof/>
                <w:webHidden/>
              </w:rPr>
              <w:fldChar w:fldCharType="end"/>
            </w:r>
          </w:hyperlink>
        </w:p>
        <w:p w14:paraId="273FBE0F" w14:textId="47877481" w:rsidR="006B2513" w:rsidRDefault="006B2513">
          <w:pPr>
            <w:pStyle w:val="TOC2"/>
            <w:tabs>
              <w:tab w:val="right" w:leader="dot" w:pos="9451"/>
            </w:tabs>
            <w:rPr>
              <w:rFonts w:asciiTheme="minorHAnsi" w:eastAsiaTheme="minorEastAsia" w:hAnsiTheme="minorHAnsi" w:cstheme="minorBidi"/>
              <w:noProof/>
              <w:color w:val="auto"/>
              <w:sz w:val="22"/>
              <w:szCs w:val="22"/>
            </w:rPr>
          </w:pPr>
          <w:hyperlink w:anchor="_Toc156292412" w:history="1">
            <w:r w:rsidRPr="00870A2E">
              <w:rPr>
                <w:rStyle w:val="Hyperlink"/>
                <w:noProof/>
              </w:rPr>
              <w:t>4.2. Sử dụng CNN cho Văn bản</w:t>
            </w:r>
            <w:r>
              <w:rPr>
                <w:noProof/>
                <w:webHidden/>
              </w:rPr>
              <w:tab/>
            </w:r>
            <w:r>
              <w:rPr>
                <w:noProof/>
                <w:webHidden/>
              </w:rPr>
              <w:fldChar w:fldCharType="begin"/>
            </w:r>
            <w:r>
              <w:rPr>
                <w:noProof/>
                <w:webHidden/>
              </w:rPr>
              <w:instrText xml:space="preserve"> PAGEREF _Toc156292412 \h </w:instrText>
            </w:r>
            <w:r>
              <w:rPr>
                <w:noProof/>
                <w:webHidden/>
              </w:rPr>
            </w:r>
            <w:r>
              <w:rPr>
                <w:noProof/>
                <w:webHidden/>
              </w:rPr>
              <w:fldChar w:fldCharType="separate"/>
            </w:r>
            <w:r>
              <w:rPr>
                <w:noProof/>
                <w:webHidden/>
              </w:rPr>
              <w:t>9</w:t>
            </w:r>
            <w:r>
              <w:rPr>
                <w:noProof/>
                <w:webHidden/>
              </w:rPr>
              <w:fldChar w:fldCharType="end"/>
            </w:r>
          </w:hyperlink>
        </w:p>
        <w:p w14:paraId="536B1F70" w14:textId="01E23D5B" w:rsidR="006B2513" w:rsidRDefault="006B2513">
          <w:pPr>
            <w:pStyle w:val="TOC1"/>
            <w:tabs>
              <w:tab w:val="left" w:pos="480"/>
              <w:tab w:val="right" w:leader="dot" w:pos="9451"/>
            </w:tabs>
            <w:rPr>
              <w:rFonts w:asciiTheme="minorHAnsi" w:eastAsiaTheme="minorEastAsia" w:hAnsiTheme="minorHAnsi" w:cstheme="minorBidi"/>
              <w:noProof/>
              <w:color w:val="auto"/>
              <w:sz w:val="22"/>
              <w:szCs w:val="22"/>
            </w:rPr>
          </w:pPr>
          <w:hyperlink w:anchor="_Toc156292413" w:history="1">
            <w:r w:rsidRPr="00870A2E">
              <w:rPr>
                <w:rStyle w:val="Hyperlink"/>
                <w:noProof/>
              </w:rPr>
              <w:t>5.</w:t>
            </w:r>
            <w:r>
              <w:rPr>
                <w:rFonts w:asciiTheme="minorHAnsi" w:eastAsiaTheme="minorEastAsia" w:hAnsiTheme="minorHAnsi" w:cstheme="minorBidi"/>
                <w:noProof/>
                <w:color w:val="auto"/>
                <w:sz w:val="22"/>
                <w:szCs w:val="22"/>
              </w:rPr>
              <w:tab/>
            </w:r>
            <w:r w:rsidRPr="00870A2E">
              <w:rPr>
                <w:rStyle w:val="Hyperlink"/>
                <w:noProof/>
              </w:rPr>
              <w:t>THỰC THI MÔ HÌNH</w:t>
            </w:r>
            <w:r>
              <w:rPr>
                <w:noProof/>
                <w:webHidden/>
              </w:rPr>
              <w:tab/>
            </w:r>
            <w:r>
              <w:rPr>
                <w:noProof/>
                <w:webHidden/>
              </w:rPr>
              <w:fldChar w:fldCharType="begin"/>
            </w:r>
            <w:r>
              <w:rPr>
                <w:noProof/>
                <w:webHidden/>
              </w:rPr>
              <w:instrText xml:space="preserve"> PAGEREF _Toc156292413 \h </w:instrText>
            </w:r>
            <w:r>
              <w:rPr>
                <w:noProof/>
                <w:webHidden/>
              </w:rPr>
            </w:r>
            <w:r>
              <w:rPr>
                <w:noProof/>
                <w:webHidden/>
              </w:rPr>
              <w:fldChar w:fldCharType="separate"/>
            </w:r>
            <w:r>
              <w:rPr>
                <w:noProof/>
                <w:webHidden/>
              </w:rPr>
              <w:t>10</w:t>
            </w:r>
            <w:r>
              <w:rPr>
                <w:noProof/>
                <w:webHidden/>
              </w:rPr>
              <w:fldChar w:fldCharType="end"/>
            </w:r>
          </w:hyperlink>
        </w:p>
        <w:p w14:paraId="4FA1EB4C" w14:textId="3FAC1A0F" w:rsidR="006B2513" w:rsidRDefault="006B2513">
          <w:pPr>
            <w:pStyle w:val="TOC2"/>
            <w:tabs>
              <w:tab w:val="right" w:leader="dot" w:pos="9451"/>
            </w:tabs>
            <w:rPr>
              <w:rFonts w:asciiTheme="minorHAnsi" w:eastAsiaTheme="minorEastAsia" w:hAnsiTheme="minorHAnsi" w:cstheme="minorBidi"/>
              <w:noProof/>
              <w:color w:val="auto"/>
              <w:sz w:val="22"/>
              <w:szCs w:val="22"/>
            </w:rPr>
          </w:pPr>
          <w:hyperlink w:anchor="_Toc156292414" w:history="1">
            <w:r w:rsidRPr="00870A2E">
              <w:rPr>
                <w:rStyle w:val="Hyperlink"/>
                <w:noProof/>
              </w:rPr>
              <w:t>5.1. Mô hình BoW kết hợp SVM</w:t>
            </w:r>
            <w:r>
              <w:rPr>
                <w:noProof/>
                <w:webHidden/>
              </w:rPr>
              <w:tab/>
            </w:r>
            <w:r>
              <w:rPr>
                <w:noProof/>
                <w:webHidden/>
              </w:rPr>
              <w:fldChar w:fldCharType="begin"/>
            </w:r>
            <w:r>
              <w:rPr>
                <w:noProof/>
                <w:webHidden/>
              </w:rPr>
              <w:instrText xml:space="preserve"> PAGEREF _Toc156292414 \h </w:instrText>
            </w:r>
            <w:r>
              <w:rPr>
                <w:noProof/>
                <w:webHidden/>
              </w:rPr>
            </w:r>
            <w:r>
              <w:rPr>
                <w:noProof/>
                <w:webHidden/>
              </w:rPr>
              <w:fldChar w:fldCharType="separate"/>
            </w:r>
            <w:r>
              <w:rPr>
                <w:noProof/>
                <w:webHidden/>
              </w:rPr>
              <w:t>10</w:t>
            </w:r>
            <w:r>
              <w:rPr>
                <w:noProof/>
                <w:webHidden/>
              </w:rPr>
              <w:fldChar w:fldCharType="end"/>
            </w:r>
          </w:hyperlink>
        </w:p>
        <w:p w14:paraId="11CC93C3" w14:textId="5CBBA348" w:rsidR="006B2513" w:rsidRDefault="006B2513">
          <w:pPr>
            <w:pStyle w:val="TOC3"/>
            <w:tabs>
              <w:tab w:val="right" w:leader="dot" w:pos="9451"/>
            </w:tabs>
            <w:rPr>
              <w:rFonts w:asciiTheme="minorHAnsi" w:eastAsiaTheme="minorEastAsia" w:hAnsiTheme="minorHAnsi" w:cstheme="minorBidi"/>
              <w:noProof/>
              <w:color w:val="auto"/>
              <w:sz w:val="22"/>
              <w:szCs w:val="22"/>
            </w:rPr>
          </w:pPr>
          <w:hyperlink w:anchor="_Toc156292415" w:history="1">
            <w:r w:rsidRPr="00870A2E">
              <w:rPr>
                <w:rStyle w:val="Hyperlink"/>
                <w:noProof/>
              </w:rPr>
              <w:t>5.1.1. Xây dựng mô hình</w:t>
            </w:r>
            <w:r>
              <w:rPr>
                <w:noProof/>
                <w:webHidden/>
              </w:rPr>
              <w:tab/>
            </w:r>
            <w:r>
              <w:rPr>
                <w:noProof/>
                <w:webHidden/>
              </w:rPr>
              <w:fldChar w:fldCharType="begin"/>
            </w:r>
            <w:r>
              <w:rPr>
                <w:noProof/>
                <w:webHidden/>
              </w:rPr>
              <w:instrText xml:space="preserve"> PAGEREF _Toc156292415 \h </w:instrText>
            </w:r>
            <w:r>
              <w:rPr>
                <w:noProof/>
                <w:webHidden/>
              </w:rPr>
            </w:r>
            <w:r>
              <w:rPr>
                <w:noProof/>
                <w:webHidden/>
              </w:rPr>
              <w:fldChar w:fldCharType="separate"/>
            </w:r>
            <w:r>
              <w:rPr>
                <w:noProof/>
                <w:webHidden/>
              </w:rPr>
              <w:t>10</w:t>
            </w:r>
            <w:r>
              <w:rPr>
                <w:noProof/>
                <w:webHidden/>
              </w:rPr>
              <w:fldChar w:fldCharType="end"/>
            </w:r>
          </w:hyperlink>
        </w:p>
        <w:p w14:paraId="704D4873" w14:textId="7236A99C" w:rsidR="006B2513" w:rsidRDefault="006B2513">
          <w:pPr>
            <w:pStyle w:val="TOC3"/>
            <w:tabs>
              <w:tab w:val="right" w:leader="dot" w:pos="9451"/>
            </w:tabs>
            <w:rPr>
              <w:rFonts w:asciiTheme="minorHAnsi" w:eastAsiaTheme="minorEastAsia" w:hAnsiTheme="minorHAnsi" w:cstheme="minorBidi"/>
              <w:noProof/>
              <w:color w:val="auto"/>
              <w:sz w:val="22"/>
              <w:szCs w:val="22"/>
            </w:rPr>
          </w:pPr>
          <w:hyperlink w:anchor="_Toc156292416" w:history="1">
            <w:r w:rsidRPr="00870A2E">
              <w:rPr>
                <w:rStyle w:val="Hyperlink"/>
                <w:noProof/>
              </w:rPr>
              <w:t>5.1.2. Kết quả của mô hình</w:t>
            </w:r>
            <w:r>
              <w:rPr>
                <w:noProof/>
                <w:webHidden/>
              </w:rPr>
              <w:tab/>
            </w:r>
            <w:r>
              <w:rPr>
                <w:noProof/>
                <w:webHidden/>
              </w:rPr>
              <w:fldChar w:fldCharType="begin"/>
            </w:r>
            <w:r>
              <w:rPr>
                <w:noProof/>
                <w:webHidden/>
              </w:rPr>
              <w:instrText xml:space="preserve"> PAGEREF _Toc156292416 \h </w:instrText>
            </w:r>
            <w:r>
              <w:rPr>
                <w:noProof/>
                <w:webHidden/>
              </w:rPr>
            </w:r>
            <w:r>
              <w:rPr>
                <w:noProof/>
                <w:webHidden/>
              </w:rPr>
              <w:fldChar w:fldCharType="separate"/>
            </w:r>
            <w:r>
              <w:rPr>
                <w:noProof/>
                <w:webHidden/>
              </w:rPr>
              <w:t>11</w:t>
            </w:r>
            <w:r>
              <w:rPr>
                <w:noProof/>
                <w:webHidden/>
              </w:rPr>
              <w:fldChar w:fldCharType="end"/>
            </w:r>
          </w:hyperlink>
        </w:p>
        <w:p w14:paraId="5FE14ED9" w14:textId="02480224" w:rsidR="006B2513" w:rsidRDefault="006B2513">
          <w:pPr>
            <w:pStyle w:val="TOC3"/>
            <w:tabs>
              <w:tab w:val="right" w:leader="dot" w:pos="9451"/>
            </w:tabs>
            <w:rPr>
              <w:rFonts w:asciiTheme="minorHAnsi" w:eastAsiaTheme="minorEastAsia" w:hAnsiTheme="minorHAnsi" w:cstheme="minorBidi"/>
              <w:noProof/>
              <w:color w:val="auto"/>
              <w:sz w:val="22"/>
              <w:szCs w:val="22"/>
            </w:rPr>
          </w:pPr>
          <w:hyperlink w:anchor="_Toc156292417" w:history="1">
            <w:r w:rsidRPr="00870A2E">
              <w:rPr>
                <w:rStyle w:val="Hyperlink"/>
                <w:noProof/>
              </w:rPr>
              <w:t>5.1.3. Kết quả dự đoán của mô hình</w:t>
            </w:r>
            <w:r>
              <w:rPr>
                <w:noProof/>
                <w:webHidden/>
              </w:rPr>
              <w:tab/>
            </w:r>
            <w:r>
              <w:rPr>
                <w:noProof/>
                <w:webHidden/>
              </w:rPr>
              <w:fldChar w:fldCharType="begin"/>
            </w:r>
            <w:r>
              <w:rPr>
                <w:noProof/>
                <w:webHidden/>
              </w:rPr>
              <w:instrText xml:space="preserve"> PAGEREF _Toc156292417 \h </w:instrText>
            </w:r>
            <w:r>
              <w:rPr>
                <w:noProof/>
                <w:webHidden/>
              </w:rPr>
            </w:r>
            <w:r>
              <w:rPr>
                <w:noProof/>
                <w:webHidden/>
              </w:rPr>
              <w:fldChar w:fldCharType="separate"/>
            </w:r>
            <w:r>
              <w:rPr>
                <w:noProof/>
                <w:webHidden/>
              </w:rPr>
              <w:t>13</w:t>
            </w:r>
            <w:r>
              <w:rPr>
                <w:noProof/>
                <w:webHidden/>
              </w:rPr>
              <w:fldChar w:fldCharType="end"/>
            </w:r>
          </w:hyperlink>
        </w:p>
        <w:p w14:paraId="619ACA66" w14:textId="5C4A4900" w:rsidR="006B2513" w:rsidRDefault="006B2513">
          <w:pPr>
            <w:pStyle w:val="TOC2"/>
            <w:tabs>
              <w:tab w:val="right" w:leader="dot" w:pos="9451"/>
            </w:tabs>
            <w:rPr>
              <w:rFonts w:asciiTheme="minorHAnsi" w:eastAsiaTheme="minorEastAsia" w:hAnsiTheme="minorHAnsi" w:cstheme="minorBidi"/>
              <w:noProof/>
              <w:color w:val="auto"/>
              <w:sz w:val="22"/>
              <w:szCs w:val="22"/>
            </w:rPr>
          </w:pPr>
          <w:hyperlink w:anchor="_Toc156292418" w:history="1">
            <w:r w:rsidRPr="00870A2E">
              <w:rPr>
                <w:rStyle w:val="Hyperlink"/>
                <w:noProof/>
              </w:rPr>
              <w:t>5.2. Mô hình CNN cho Văn bản</w:t>
            </w:r>
            <w:r>
              <w:rPr>
                <w:noProof/>
                <w:webHidden/>
              </w:rPr>
              <w:tab/>
            </w:r>
            <w:r>
              <w:rPr>
                <w:noProof/>
                <w:webHidden/>
              </w:rPr>
              <w:fldChar w:fldCharType="begin"/>
            </w:r>
            <w:r>
              <w:rPr>
                <w:noProof/>
                <w:webHidden/>
              </w:rPr>
              <w:instrText xml:space="preserve"> PAGEREF _Toc156292418 \h </w:instrText>
            </w:r>
            <w:r>
              <w:rPr>
                <w:noProof/>
                <w:webHidden/>
              </w:rPr>
            </w:r>
            <w:r>
              <w:rPr>
                <w:noProof/>
                <w:webHidden/>
              </w:rPr>
              <w:fldChar w:fldCharType="separate"/>
            </w:r>
            <w:r>
              <w:rPr>
                <w:noProof/>
                <w:webHidden/>
              </w:rPr>
              <w:t>14</w:t>
            </w:r>
            <w:r>
              <w:rPr>
                <w:noProof/>
                <w:webHidden/>
              </w:rPr>
              <w:fldChar w:fldCharType="end"/>
            </w:r>
          </w:hyperlink>
        </w:p>
        <w:p w14:paraId="0A5396A8" w14:textId="31F14100" w:rsidR="006B2513" w:rsidRDefault="006B2513">
          <w:pPr>
            <w:pStyle w:val="TOC3"/>
            <w:tabs>
              <w:tab w:val="right" w:leader="dot" w:pos="9451"/>
            </w:tabs>
            <w:rPr>
              <w:rFonts w:asciiTheme="minorHAnsi" w:eastAsiaTheme="minorEastAsia" w:hAnsiTheme="minorHAnsi" w:cstheme="minorBidi"/>
              <w:noProof/>
              <w:color w:val="auto"/>
              <w:sz w:val="22"/>
              <w:szCs w:val="22"/>
            </w:rPr>
          </w:pPr>
          <w:hyperlink w:anchor="_Toc156292419" w:history="1">
            <w:r w:rsidRPr="00870A2E">
              <w:rPr>
                <w:rStyle w:val="Hyperlink"/>
                <w:noProof/>
              </w:rPr>
              <w:t>5.2.1. Xây dựng mô hình</w:t>
            </w:r>
            <w:r>
              <w:rPr>
                <w:noProof/>
                <w:webHidden/>
              </w:rPr>
              <w:tab/>
            </w:r>
            <w:r>
              <w:rPr>
                <w:noProof/>
                <w:webHidden/>
              </w:rPr>
              <w:fldChar w:fldCharType="begin"/>
            </w:r>
            <w:r>
              <w:rPr>
                <w:noProof/>
                <w:webHidden/>
              </w:rPr>
              <w:instrText xml:space="preserve"> PAGEREF _Toc156292419 \h </w:instrText>
            </w:r>
            <w:r>
              <w:rPr>
                <w:noProof/>
                <w:webHidden/>
              </w:rPr>
            </w:r>
            <w:r>
              <w:rPr>
                <w:noProof/>
                <w:webHidden/>
              </w:rPr>
              <w:fldChar w:fldCharType="separate"/>
            </w:r>
            <w:r>
              <w:rPr>
                <w:noProof/>
                <w:webHidden/>
              </w:rPr>
              <w:t>14</w:t>
            </w:r>
            <w:r>
              <w:rPr>
                <w:noProof/>
                <w:webHidden/>
              </w:rPr>
              <w:fldChar w:fldCharType="end"/>
            </w:r>
          </w:hyperlink>
        </w:p>
        <w:p w14:paraId="43C75837" w14:textId="7FB43D2E" w:rsidR="006B2513" w:rsidRDefault="006B2513">
          <w:pPr>
            <w:pStyle w:val="TOC3"/>
            <w:tabs>
              <w:tab w:val="right" w:leader="dot" w:pos="9451"/>
            </w:tabs>
            <w:rPr>
              <w:rFonts w:asciiTheme="minorHAnsi" w:eastAsiaTheme="minorEastAsia" w:hAnsiTheme="minorHAnsi" w:cstheme="minorBidi"/>
              <w:noProof/>
              <w:color w:val="auto"/>
              <w:sz w:val="22"/>
              <w:szCs w:val="22"/>
            </w:rPr>
          </w:pPr>
          <w:hyperlink w:anchor="_Toc156292420" w:history="1">
            <w:r w:rsidRPr="00870A2E">
              <w:rPr>
                <w:rStyle w:val="Hyperlink"/>
                <w:noProof/>
              </w:rPr>
              <w:t>5.2.2. Kết quả của mô hình</w:t>
            </w:r>
            <w:r>
              <w:rPr>
                <w:noProof/>
                <w:webHidden/>
              </w:rPr>
              <w:tab/>
            </w:r>
            <w:r>
              <w:rPr>
                <w:noProof/>
                <w:webHidden/>
              </w:rPr>
              <w:fldChar w:fldCharType="begin"/>
            </w:r>
            <w:r>
              <w:rPr>
                <w:noProof/>
                <w:webHidden/>
              </w:rPr>
              <w:instrText xml:space="preserve"> PAGEREF _Toc156292420 \h </w:instrText>
            </w:r>
            <w:r>
              <w:rPr>
                <w:noProof/>
                <w:webHidden/>
              </w:rPr>
            </w:r>
            <w:r>
              <w:rPr>
                <w:noProof/>
                <w:webHidden/>
              </w:rPr>
              <w:fldChar w:fldCharType="separate"/>
            </w:r>
            <w:r>
              <w:rPr>
                <w:noProof/>
                <w:webHidden/>
              </w:rPr>
              <w:t>14</w:t>
            </w:r>
            <w:r>
              <w:rPr>
                <w:noProof/>
                <w:webHidden/>
              </w:rPr>
              <w:fldChar w:fldCharType="end"/>
            </w:r>
          </w:hyperlink>
        </w:p>
        <w:p w14:paraId="518FFDC3" w14:textId="0F2B5F00" w:rsidR="006B2513" w:rsidRDefault="006B2513">
          <w:pPr>
            <w:pStyle w:val="TOC3"/>
            <w:tabs>
              <w:tab w:val="right" w:leader="dot" w:pos="9451"/>
            </w:tabs>
            <w:rPr>
              <w:rFonts w:asciiTheme="minorHAnsi" w:eastAsiaTheme="minorEastAsia" w:hAnsiTheme="minorHAnsi" w:cstheme="minorBidi"/>
              <w:noProof/>
              <w:color w:val="auto"/>
              <w:sz w:val="22"/>
              <w:szCs w:val="22"/>
            </w:rPr>
          </w:pPr>
          <w:hyperlink w:anchor="_Toc156292421" w:history="1">
            <w:r w:rsidRPr="00870A2E">
              <w:rPr>
                <w:rStyle w:val="Hyperlink"/>
                <w:noProof/>
              </w:rPr>
              <w:t>5.2.3. Kết quả dự đoán của mô hình</w:t>
            </w:r>
            <w:r>
              <w:rPr>
                <w:noProof/>
                <w:webHidden/>
              </w:rPr>
              <w:tab/>
            </w:r>
            <w:r>
              <w:rPr>
                <w:noProof/>
                <w:webHidden/>
              </w:rPr>
              <w:fldChar w:fldCharType="begin"/>
            </w:r>
            <w:r>
              <w:rPr>
                <w:noProof/>
                <w:webHidden/>
              </w:rPr>
              <w:instrText xml:space="preserve"> PAGEREF _Toc156292421 \h </w:instrText>
            </w:r>
            <w:r>
              <w:rPr>
                <w:noProof/>
                <w:webHidden/>
              </w:rPr>
            </w:r>
            <w:r>
              <w:rPr>
                <w:noProof/>
                <w:webHidden/>
              </w:rPr>
              <w:fldChar w:fldCharType="separate"/>
            </w:r>
            <w:r>
              <w:rPr>
                <w:noProof/>
                <w:webHidden/>
              </w:rPr>
              <w:t>15</w:t>
            </w:r>
            <w:r>
              <w:rPr>
                <w:noProof/>
                <w:webHidden/>
              </w:rPr>
              <w:fldChar w:fldCharType="end"/>
            </w:r>
          </w:hyperlink>
        </w:p>
        <w:p w14:paraId="1C06FC22" w14:textId="0500694C" w:rsidR="006B2513" w:rsidRDefault="006B2513">
          <w:pPr>
            <w:pStyle w:val="TOC1"/>
            <w:tabs>
              <w:tab w:val="left" w:pos="480"/>
              <w:tab w:val="right" w:leader="dot" w:pos="9451"/>
            </w:tabs>
            <w:rPr>
              <w:rFonts w:asciiTheme="minorHAnsi" w:eastAsiaTheme="minorEastAsia" w:hAnsiTheme="minorHAnsi" w:cstheme="minorBidi"/>
              <w:noProof/>
              <w:color w:val="auto"/>
              <w:sz w:val="22"/>
              <w:szCs w:val="22"/>
            </w:rPr>
          </w:pPr>
          <w:hyperlink w:anchor="_Toc156292422" w:history="1">
            <w:r w:rsidRPr="00870A2E">
              <w:rPr>
                <w:rStyle w:val="Hyperlink"/>
                <w:noProof/>
              </w:rPr>
              <w:t>6.</w:t>
            </w:r>
            <w:r>
              <w:rPr>
                <w:rFonts w:asciiTheme="minorHAnsi" w:eastAsiaTheme="minorEastAsia" w:hAnsiTheme="minorHAnsi" w:cstheme="minorBidi"/>
                <w:noProof/>
                <w:color w:val="auto"/>
                <w:sz w:val="22"/>
                <w:szCs w:val="22"/>
              </w:rPr>
              <w:tab/>
            </w:r>
            <w:r w:rsidRPr="00870A2E">
              <w:rPr>
                <w:rStyle w:val="Hyperlink"/>
                <w:noProof/>
              </w:rPr>
              <w:t>TỔNG KẾT</w:t>
            </w:r>
            <w:r>
              <w:rPr>
                <w:noProof/>
                <w:webHidden/>
              </w:rPr>
              <w:tab/>
            </w:r>
            <w:r>
              <w:rPr>
                <w:noProof/>
                <w:webHidden/>
              </w:rPr>
              <w:fldChar w:fldCharType="begin"/>
            </w:r>
            <w:r>
              <w:rPr>
                <w:noProof/>
                <w:webHidden/>
              </w:rPr>
              <w:instrText xml:space="preserve"> PAGEREF _Toc156292422 \h </w:instrText>
            </w:r>
            <w:r>
              <w:rPr>
                <w:noProof/>
                <w:webHidden/>
              </w:rPr>
            </w:r>
            <w:r>
              <w:rPr>
                <w:noProof/>
                <w:webHidden/>
              </w:rPr>
              <w:fldChar w:fldCharType="separate"/>
            </w:r>
            <w:r>
              <w:rPr>
                <w:noProof/>
                <w:webHidden/>
              </w:rPr>
              <w:t>17</w:t>
            </w:r>
            <w:r>
              <w:rPr>
                <w:noProof/>
                <w:webHidden/>
              </w:rPr>
              <w:fldChar w:fldCharType="end"/>
            </w:r>
          </w:hyperlink>
        </w:p>
        <w:p w14:paraId="5303531B" w14:textId="2FCF2A4C" w:rsidR="006B2513" w:rsidRDefault="006B2513">
          <w:pPr>
            <w:pStyle w:val="TOC1"/>
            <w:tabs>
              <w:tab w:val="right" w:leader="dot" w:pos="9451"/>
            </w:tabs>
            <w:rPr>
              <w:rFonts w:asciiTheme="minorHAnsi" w:eastAsiaTheme="minorEastAsia" w:hAnsiTheme="minorHAnsi" w:cstheme="minorBidi"/>
              <w:noProof/>
              <w:color w:val="auto"/>
              <w:sz w:val="22"/>
              <w:szCs w:val="22"/>
            </w:rPr>
          </w:pPr>
          <w:hyperlink w:anchor="_Toc156292423" w:history="1">
            <w:r w:rsidRPr="00870A2E">
              <w:rPr>
                <w:rStyle w:val="Hyperlink"/>
                <w:noProof/>
              </w:rPr>
              <w:t>TÀI LIỆU THAM KHẢO</w:t>
            </w:r>
            <w:r>
              <w:rPr>
                <w:noProof/>
                <w:webHidden/>
              </w:rPr>
              <w:tab/>
            </w:r>
            <w:r>
              <w:rPr>
                <w:noProof/>
                <w:webHidden/>
              </w:rPr>
              <w:fldChar w:fldCharType="begin"/>
            </w:r>
            <w:r>
              <w:rPr>
                <w:noProof/>
                <w:webHidden/>
              </w:rPr>
              <w:instrText xml:space="preserve"> PAGEREF _Toc156292423 \h </w:instrText>
            </w:r>
            <w:r>
              <w:rPr>
                <w:noProof/>
                <w:webHidden/>
              </w:rPr>
            </w:r>
            <w:r>
              <w:rPr>
                <w:noProof/>
                <w:webHidden/>
              </w:rPr>
              <w:fldChar w:fldCharType="separate"/>
            </w:r>
            <w:r>
              <w:rPr>
                <w:noProof/>
                <w:webHidden/>
              </w:rPr>
              <w:t>18</w:t>
            </w:r>
            <w:r>
              <w:rPr>
                <w:noProof/>
                <w:webHidden/>
              </w:rPr>
              <w:fldChar w:fldCharType="end"/>
            </w:r>
          </w:hyperlink>
        </w:p>
        <w:p w14:paraId="00452C25" w14:textId="419819D6" w:rsidR="006D41C1" w:rsidRDefault="006D41C1">
          <w:r>
            <w:rPr>
              <w:b/>
              <w:bCs/>
              <w:noProof/>
            </w:rPr>
            <w:fldChar w:fldCharType="end"/>
          </w:r>
        </w:p>
      </w:sdtContent>
    </w:sdt>
    <w:p w14:paraId="5959B589" w14:textId="77777777" w:rsidR="006D41C1" w:rsidRDefault="006D41C1">
      <w:pPr>
        <w:jc w:val="left"/>
        <w:rPr>
          <w:rFonts w:eastAsiaTheme="majorEastAsia" w:cstheme="majorBidi"/>
          <w:b/>
          <w:color w:val="auto"/>
          <w:szCs w:val="32"/>
        </w:rPr>
      </w:pPr>
      <w:r>
        <w:br w:type="page"/>
      </w:r>
    </w:p>
    <w:p w14:paraId="29D33E72" w14:textId="716C432A" w:rsidR="006B2513" w:rsidRPr="006B2513" w:rsidRDefault="006B2513" w:rsidP="006B2513">
      <w:pPr>
        <w:pStyle w:val="TableofFigures"/>
        <w:tabs>
          <w:tab w:val="right" w:leader="dot" w:pos="9350"/>
        </w:tabs>
        <w:jc w:val="center"/>
        <w:rPr>
          <w:sz w:val="32"/>
          <w:szCs w:val="36"/>
        </w:rPr>
      </w:pPr>
      <w:r w:rsidRPr="006B2513">
        <w:rPr>
          <w:sz w:val="32"/>
          <w:szCs w:val="36"/>
        </w:rPr>
        <w:lastRenderedPageBreak/>
        <w:t>DANH MỤC HÌNH ẢNH</w:t>
      </w:r>
    </w:p>
    <w:p w14:paraId="18F24049" w14:textId="33EF05B8" w:rsidR="006B2513" w:rsidRDefault="006B2513">
      <w:pPr>
        <w:pStyle w:val="TableofFigures"/>
        <w:tabs>
          <w:tab w:val="right" w:leader="dot" w:pos="9451"/>
        </w:tabs>
        <w:rPr>
          <w:rFonts w:asciiTheme="minorHAnsi" w:eastAsiaTheme="minorEastAsia" w:hAnsiTheme="minorHAnsi" w:cstheme="minorBidi"/>
          <w:noProof/>
          <w:color w:val="auto"/>
          <w:sz w:val="22"/>
          <w:szCs w:val="22"/>
        </w:rPr>
      </w:pPr>
      <w:r>
        <w:fldChar w:fldCharType="begin"/>
      </w:r>
      <w:r>
        <w:instrText xml:space="preserve"> TOC \h \z \c "Hình" </w:instrText>
      </w:r>
      <w:r>
        <w:fldChar w:fldCharType="separate"/>
      </w:r>
      <w:hyperlink w:anchor="_Toc156292424" w:history="1">
        <w:r w:rsidRPr="00827F01">
          <w:rPr>
            <w:rStyle w:val="Hyperlink"/>
            <w:noProof/>
          </w:rPr>
          <w:t>Hình 1. Dữ liệu đã crawl</w:t>
        </w:r>
        <w:r>
          <w:rPr>
            <w:noProof/>
            <w:webHidden/>
          </w:rPr>
          <w:tab/>
        </w:r>
        <w:r>
          <w:rPr>
            <w:noProof/>
            <w:webHidden/>
          </w:rPr>
          <w:fldChar w:fldCharType="begin"/>
        </w:r>
        <w:r>
          <w:rPr>
            <w:noProof/>
            <w:webHidden/>
          </w:rPr>
          <w:instrText xml:space="preserve"> PAGEREF _Toc156292424 \h </w:instrText>
        </w:r>
        <w:r>
          <w:rPr>
            <w:noProof/>
            <w:webHidden/>
          </w:rPr>
        </w:r>
        <w:r>
          <w:rPr>
            <w:noProof/>
            <w:webHidden/>
          </w:rPr>
          <w:fldChar w:fldCharType="separate"/>
        </w:r>
        <w:r>
          <w:rPr>
            <w:noProof/>
            <w:webHidden/>
          </w:rPr>
          <w:t>3</w:t>
        </w:r>
        <w:r>
          <w:rPr>
            <w:noProof/>
            <w:webHidden/>
          </w:rPr>
          <w:fldChar w:fldCharType="end"/>
        </w:r>
      </w:hyperlink>
    </w:p>
    <w:p w14:paraId="2098F9CD" w14:textId="163F0DDD" w:rsidR="006B2513" w:rsidRDefault="006B2513">
      <w:pPr>
        <w:pStyle w:val="TableofFigures"/>
        <w:tabs>
          <w:tab w:val="right" w:leader="dot" w:pos="9451"/>
        </w:tabs>
        <w:rPr>
          <w:rFonts w:asciiTheme="minorHAnsi" w:eastAsiaTheme="minorEastAsia" w:hAnsiTheme="minorHAnsi" w:cstheme="minorBidi"/>
          <w:noProof/>
          <w:color w:val="auto"/>
          <w:sz w:val="22"/>
          <w:szCs w:val="22"/>
        </w:rPr>
      </w:pPr>
      <w:hyperlink w:anchor="_Toc156292425" w:history="1">
        <w:r w:rsidRPr="00827F01">
          <w:rPr>
            <w:rStyle w:val="Hyperlink"/>
            <w:noProof/>
          </w:rPr>
          <w:t>Hình 2. Dữ liệu dùng cho mô hình</w:t>
        </w:r>
        <w:r>
          <w:rPr>
            <w:noProof/>
            <w:webHidden/>
          </w:rPr>
          <w:tab/>
        </w:r>
        <w:r>
          <w:rPr>
            <w:noProof/>
            <w:webHidden/>
          </w:rPr>
          <w:fldChar w:fldCharType="begin"/>
        </w:r>
        <w:r>
          <w:rPr>
            <w:noProof/>
            <w:webHidden/>
          </w:rPr>
          <w:instrText xml:space="preserve"> PAGEREF _Toc156292425 \h </w:instrText>
        </w:r>
        <w:r>
          <w:rPr>
            <w:noProof/>
            <w:webHidden/>
          </w:rPr>
        </w:r>
        <w:r>
          <w:rPr>
            <w:noProof/>
            <w:webHidden/>
          </w:rPr>
          <w:fldChar w:fldCharType="separate"/>
        </w:r>
        <w:r>
          <w:rPr>
            <w:noProof/>
            <w:webHidden/>
          </w:rPr>
          <w:t>5</w:t>
        </w:r>
        <w:r>
          <w:rPr>
            <w:noProof/>
            <w:webHidden/>
          </w:rPr>
          <w:fldChar w:fldCharType="end"/>
        </w:r>
      </w:hyperlink>
    </w:p>
    <w:p w14:paraId="27B3F9AD" w14:textId="18A7D8AD" w:rsidR="006B2513" w:rsidRDefault="006B2513">
      <w:pPr>
        <w:pStyle w:val="TableofFigures"/>
        <w:tabs>
          <w:tab w:val="right" w:leader="dot" w:pos="9451"/>
        </w:tabs>
        <w:rPr>
          <w:rFonts w:asciiTheme="minorHAnsi" w:eastAsiaTheme="minorEastAsia" w:hAnsiTheme="minorHAnsi" w:cstheme="minorBidi"/>
          <w:noProof/>
          <w:color w:val="auto"/>
          <w:sz w:val="22"/>
          <w:szCs w:val="22"/>
        </w:rPr>
      </w:pPr>
      <w:hyperlink w:anchor="_Toc156292426" w:history="1">
        <w:r w:rsidRPr="00827F01">
          <w:rPr>
            <w:rStyle w:val="Hyperlink"/>
            <w:noProof/>
          </w:rPr>
          <w:t>Hình 3. Các ngành nghề có số lượng lớn hơn 100</w:t>
        </w:r>
        <w:r>
          <w:rPr>
            <w:noProof/>
            <w:webHidden/>
          </w:rPr>
          <w:tab/>
        </w:r>
        <w:r>
          <w:rPr>
            <w:noProof/>
            <w:webHidden/>
          </w:rPr>
          <w:fldChar w:fldCharType="begin"/>
        </w:r>
        <w:r>
          <w:rPr>
            <w:noProof/>
            <w:webHidden/>
          </w:rPr>
          <w:instrText xml:space="preserve"> PAGEREF _Toc156292426 \h </w:instrText>
        </w:r>
        <w:r>
          <w:rPr>
            <w:noProof/>
            <w:webHidden/>
          </w:rPr>
        </w:r>
        <w:r>
          <w:rPr>
            <w:noProof/>
            <w:webHidden/>
          </w:rPr>
          <w:fldChar w:fldCharType="separate"/>
        </w:r>
        <w:r>
          <w:rPr>
            <w:noProof/>
            <w:webHidden/>
          </w:rPr>
          <w:t>6</w:t>
        </w:r>
        <w:r>
          <w:rPr>
            <w:noProof/>
            <w:webHidden/>
          </w:rPr>
          <w:fldChar w:fldCharType="end"/>
        </w:r>
      </w:hyperlink>
    </w:p>
    <w:p w14:paraId="3E7E3146" w14:textId="1D4B2CB6" w:rsidR="006B2513" w:rsidRDefault="006B2513">
      <w:pPr>
        <w:pStyle w:val="TableofFigures"/>
        <w:tabs>
          <w:tab w:val="right" w:leader="dot" w:pos="9451"/>
        </w:tabs>
        <w:rPr>
          <w:rFonts w:asciiTheme="minorHAnsi" w:eastAsiaTheme="minorEastAsia" w:hAnsiTheme="minorHAnsi" w:cstheme="minorBidi"/>
          <w:noProof/>
          <w:color w:val="auto"/>
          <w:sz w:val="22"/>
          <w:szCs w:val="22"/>
        </w:rPr>
      </w:pPr>
      <w:hyperlink w:anchor="_Toc156292427" w:history="1">
        <w:r w:rsidRPr="00827F01">
          <w:rPr>
            <w:rStyle w:val="Hyperlink"/>
            <w:noProof/>
          </w:rPr>
          <w:t>Hình 4. Dữ liệu đã được làm sạch</w:t>
        </w:r>
        <w:r>
          <w:rPr>
            <w:noProof/>
            <w:webHidden/>
          </w:rPr>
          <w:tab/>
        </w:r>
        <w:r>
          <w:rPr>
            <w:noProof/>
            <w:webHidden/>
          </w:rPr>
          <w:fldChar w:fldCharType="begin"/>
        </w:r>
        <w:r>
          <w:rPr>
            <w:noProof/>
            <w:webHidden/>
          </w:rPr>
          <w:instrText xml:space="preserve"> PAGEREF _Toc156292427 \h </w:instrText>
        </w:r>
        <w:r>
          <w:rPr>
            <w:noProof/>
            <w:webHidden/>
          </w:rPr>
        </w:r>
        <w:r>
          <w:rPr>
            <w:noProof/>
            <w:webHidden/>
          </w:rPr>
          <w:fldChar w:fldCharType="separate"/>
        </w:r>
        <w:r>
          <w:rPr>
            <w:noProof/>
            <w:webHidden/>
          </w:rPr>
          <w:t>7</w:t>
        </w:r>
        <w:r>
          <w:rPr>
            <w:noProof/>
            <w:webHidden/>
          </w:rPr>
          <w:fldChar w:fldCharType="end"/>
        </w:r>
      </w:hyperlink>
    </w:p>
    <w:p w14:paraId="0A351297" w14:textId="7C8F4B42" w:rsidR="006B2513" w:rsidRDefault="006B2513">
      <w:pPr>
        <w:pStyle w:val="TableofFigures"/>
        <w:tabs>
          <w:tab w:val="right" w:leader="dot" w:pos="9451"/>
        </w:tabs>
        <w:rPr>
          <w:rFonts w:asciiTheme="minorHAnsi" w:eastAsiaTheme="minorEastAsia" w:hAnsiTheme="minorHAnsi" w:cstheme="minorBidi"/>
          <w:noProof/>
          <w:color w:val="auto"/>
          <w:sz w:val="22"/>
          <w:szCs w:val="22"/>
        </w:rPr>
      </w:pPr>
      <w:hyperlink w:anchor="_Toc156292428" w:history="1">
        <w:r w:rsidRPr="00827F01">
          <w:rPr>
            <w:rStyle w:val="Hyperlink"/>
            <w:noProof/>
          </w:rPr>
          <w:t>Hình 5. Kết quả của mô hình BoW - SVM</w:t>
        </w:r>
        <w:r>
          <w:rPr>
            <w:noProof/>
            <w:webHidden/>
          </w:rPr>
          <w:tab/>
        </w:r>
        <w:r>
          <w:rPr>
            <w:noProof/>
            <w:webHidden/>
          </w:rPr>
          <w:fldChar w:fldCharType="begin"/>
        </w:r>
        <w:r>
          <w:rPr>
            <w:noProof/>
            <w:webHidden/>
          </w:rPr>
          <w:instrText xml:space="preserve"> PAGEREF _Toc156292428 \h </w:instrText>
        </w:r>
        <w:r>
          <w:rPr>
            <w:noProof/>
            <w:webHidden/>
          </w:rPr>
        </w:r>
        <w:r>
          <w:rPr>
            <w:noProof/>
            <w:webHidden/>
          </w:rPr>
          <w:fldChar w:fldCharType="separate"/>
        </w:r>
        <w:r>
          <w:rPr>
            <w:noProof/>
            <w:webHidden/>
          </w:rPr>
          <w:t>11</w:t>
        </w:r>
        <w:r>
          <w:rPr>
            <w:noProof/>
            <w:webHidden/>
          </w:rPr>
          <w:fldChar w:fldCharType="end"/>
        </w:r>
      </w:hyperlink>
    </w:p>
    <w:p w14:paraId="3116DB43" w14:textId="6F4C270E" w:rsidR="006B2513" w:rsidRDefault="006B2513">
      <w:pPr>
        <w:pStyle w:val="TableofFigures"/>
        <w:tabs>
          <w:tab w:val="right" w:leader="dot" w:pos="9451"/>
        </w:tabs>
        <w:rPr>
          <w:rFonts w:asciiTheme="minorHAnsi" w:eastAsiaTheme="minorEastAsia" w:hAnsiTheme="minorHAnsi" w:cstheme="minorBidi"/>
          <w:noProof/>
          <w:color w:val="auto"/>
          <w:sz w:val="22"/>
          <w:szCs w:val="22"/>
        </w:rPr>
      </w:pPr>
      <w:hyperlink w:anchor="_Toc156292429" w:history="1">
        <w:r w:rsidRPr="00827F01">
          <w:rPr>
            <w:rStyle w:val="Hyperlink"/>
            <w:noProof/>
          </w:rPr>
          <w:t>Hình 6. Confusion Matrix của mô hình BoW-SVM</w:t>
        </w:r>
        <w:r>
          <w:rPr>
            <w:noProof/>
            <w:webHidden/>
          </w:rPr>
          <w:tab/>
        </w:r>
        <w:r>
          <w:rPr>
            <w:noProof/>
            <w:webHidden/>
          </w:rPr>
          <w:fldChar w:fldCharType="begin"/>
        </w:r>
        <w:r>
          <w:rPr>
            <w:noProof/>
            <w:webHidden/>
          </w:rPr>
          <w:instrText xml:space="preserve"> PAGEREF _Toc156292429 \h </w:instrText>
        </w:r>
        <w:r>
          <w:rPr>
            <w:noProof/>
            <w:webHidden/>
          </w:rPr>
        </w:r>
        <w:r>
          <w:rPr>
            <w:noProof/>
            <w:webHidden/>
          </w:rPr>
          <w:fldChar w:fldCharType="separate"/>
        </w:r>
        <w:r>
          <w:rPr>
            <w:noProof/>
            <w:webHidden/>
          </w:rPr>
          <w:t>12</w:t>
        </w:r>
        <w:r>
          <w:rPr>
            <w:noProof/>
            <w:webHidden/>
          </w:rPr>
          <w:fldChar w:fldCharType="end"/>
        </w:r>
      </w:hyperlink>
    </w:p>
    <w:p w14:paraId="54E659DA" w14:textId="3FA9F9BD" w:rsidR="006B2513" w:rsidRDefault="006B2513">
      <w:pPr>
        <w:pStyle w:val="TableofFigures"/>
        <w:tabs>
          <w:tab w:val="right" w:leader="dot" w:pos="9451"/>
        </w:tabs>
        <w:rPr>
          <w:rFonts w:asciiTheme="minorHAnsi" w:eastAsiaTheme="minorEastAsia" w:hAnsiTheme="minorHAnsi" w:cstheme="minorBidi"/>
          <w:noProof/>
          <w:color w:val="auto"/>
          <w:sz w:val="22"/>
          <w:szCs w:val="22"/>
        </w:rPr>
      </w:pPr>
      <w:hyperlink w:anchor="_Toc156292430" w:history="1">
        <w:r w:rsidRPr="00827F01">
          <w:rPr>
            <w:rStyle w:val="Hyperlink"/>
            <w:noProof/>
          </w:rPr>
          <w:t>Hình 7. Confusion Matrix của mô hình CNN</w:t>
        </w:r>
        <w:r>
          <w:rPr>
            <w:noProof/>
            <w:webHidden/>
          </w:rPr>
          <w:tab/>
        </w:r>
        <w:r>
          <w:rPr>
            <w:noProof/>
            <w:webHidden/>
          </w:rPr>
          <w:fldChar w:fldCharType="begin"/>
        </w:r>
        <w:r>
          <w:rPr>
            <w:noProof/>
            <w:webHidden/>
          </w:rPr>
          <w:instrText xml:space="preserve"> PAGEREF _Toc156292430 \h </w:instrText>
        </w:r>
        <w:r>
          <w:rPr>
            <w:noProof/>
            <w:webHidden/>
          </w:rPr>
        </w:r>
        <w:r>
          <w:rPr>
            <w:noProof/>
            <w:webHidden/>
          </w:rPr>
          <w:fldChar w:fldCharType="separate"/>
        </w:r>
        <w:r>
          <w:rPr>
            <w:noProof/>
            <w:webHidden/>
          </w:rPr>
          <w:t>15</w:t>
        </w:r>
        <w:r>
          <w:rPr>
            <w:noProof/>
            <w:webHidden/>
          </w:rPr>
          <w:fldChar w:fldCharType="end"/>
        </w:r>
      </w:hyperlink>
    </w:p>
    <w:p w14:paraId="7FF85E57" w14:textId="2411E919" w:rsidR="006B2513" w:rsidRDefault="006B2513">
      <w:pPr>
        <w:jc w:val="left"/>
        <w:rPr>
          <w:rFonts w:eastAsiaTheme="majorEastAsia" w:cstheme="majorBidi"/>
          <w:b/>
          <w:color w:val="auto"/>
          <w:szCs w:val="32"/>
        </w:rPr>
      </w:pPr>
      <w:r>
        <w:fldChar w:fldCharType="end"/>
      </w:r>
      <w:r>
        <w:br w:type="page"/>
      </w:r>
    </w:p>
    <w:p w14:paraId="2FACC773" w14:textId="6FCBFEBC" w:rsidR="00B169B1" w:rsidRDefault="009E41E3" w:rsidP="009E41E3">
      <w:pPr>
        <w:pStyle w:val="Heading1"/>
        <w:numPr>
          <w:ilvl w:val="0"/>
          <w:numId w:val="2"/>
        </w:numPr>
      </w:pPr>
      <w:bookmarkStart w:id="1" w:name="_Toc156292405"/>
      <w:r>
        <w:lastRenderedPageBreak/>
        <w:t>Ý TƯỞNG</w:t>
      </w:r>
      <w:bookmarkEnd w:id="1"/>
    </w:p>
    <w:p w14:paraId="3F88F516" w14:textId="360DEDC2" w:rsidR="00D56D0B" w:rsidRPr="00D56D0B" w:rsidRDefault="0053393B" w:rsidP="00D56D0B">
      <w:pPr>
        <w:pStyle w:val="Heading2"/>
      </w:pPr>
      <w:bookmarkStart w:id="2" w:name="_Toc156292406"/>
      <w:r>
        <w:t xml:space="preserve">1.1. </w:t>
      </w:r>
      <w:r w:rsidR="00D56D0B">
        <w:t>Giới thiệu tập dữ liệu</w:t>
      </w:r>
      <w:bookmarkEnd w:id="2"/>
    </w:p>
    <w:p w14:paraId="7DCFA11B" w14:textId="398A87B5" w:rsidR="009E41E3" w:rsidRDefault="009E41E3" w:rsidP="009E41E3">
      <w:r>
        <w:t>Sau khi crawl dữ liệu trên trang Glassdoor</w:t>
      </w:r>
      <w:r w:rsidR="003E0846">
        <w:fldChar w:fldCharType="begin"/>
      </w:r>
      <w:r w:rsidR="003E0846">
        <w:instrText xml:space="preserve"> ADDIN ZOTERO_ITEM CSL_CITATION {"citationID":"4BJSHyr3","properties":{"formattedCitation":"[1]","plainCitation":"[1]","noteIndex":0},"citationItems":[{"id":16,"uris":["http://zotero.org/users/local/2dQ1A0gr/items/IEMZ5VS3"],"itemData":{"id":16,"type":"webpage","abstract":"Glassdoor - Free company reviews for 2,334,000+ companies. All posted anonymously by employees.","container-title":"Glassdoor","language":"en","title":"Companies &amp; Reviews","URL":"https://www.glassdoor.com/Reviews/index.htm","accessed":{"date-parts":[["2024",1,16]]}}}],"schema":"https://github.com/citation-style-language/schema/raw/master/csl-citation.json"} </w:instrText>
      </w:r>
      <w:r w:rsidR="003E0846">
        <w:fldChar w:fldCharType="separate"/>
      </w:r>
      <w:r w:rsidR="003E0846" w:rsidRPr="003E0846">
        <w:t>[1]</w:t>
      </w:r>
      <w:r w:rsidR="003E0846">
        <w:fldChar w:fldCharType="end"/>
      </w:r>
      <w:r>
        <w:t>, ta đã có dữ liệu của tất cả công ty trên trang web.</w:t>
      </w:r>
      <w:r w:rsidR="00814D2A">
        <w:t xml:space="preserve"> Dữ liệu được minh họa như sau:</w:t>
      </w:r>
    </w:p>
    <w:p w14:paraId="46FE9DD3" w14:textId="77777777" w:rsidR="006D41C1" w:rsidRDefault="00121098" w:rsidP="006D41C1">
      <w:pPr>
        <w:keepNext/>
        <w:jc w:val="center"/>
      </w:pPr>
      <w:r w:rsidRPr="00121098">
        <w:rPr>
          <w:noProof/>
        </w:rPr>
        <w:drawing>
          <wp:inline distT="0" distB="0" distL="0" distR="0" wp14:anchorId="7F34ACFE" wp14:editId="601087EC">
            <wp:extent cx="5913120" cy="3417101"/>
            <wp:effectExtent l="0" t="0" r="0" b="0"/>
            <wp:docPr id="16978685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868550" name=""/>
                    <pic:cNvPicPr/>
                  </pic:nvPicPr>
                  <pic:blipFill>
                    <a:blip r:embed="rId25"/>
                    <a:stretch>
                      <a:fillRect/>
                    </a:stretch>
                  </pic:blipFill>
                  <pic:spPr>
                    <a:xfrm>
                      <a:off x="0" y="0"/>
                      <a:ext cx="5926665" cy="3424928"/>
                    </a:xfrm>
                    <a:prstGeom prst="rect">
                      <a:avLst/>
                    </a:prstGeom>
                  </pic:spPr>
                </pic:pic>
              </a:graphicData>
            </a:graphic>
          </wp:inline>
        </w:drawing>
      </w:r>
    </w:p>
    <w:p w14:paraId="03784664" w14:textId="3EABE5BF" w:rsidR="00121098" w:rsidRPr="006D41C1" w:rsidRDefault="006D41C1" w:rsidP="006D41C1">
      <w:pPr>
        <w:pStyle w:val="Caption"/>
        <w:jc w:val="center"/>
        <w:rPr>
          <w:color w:val="auto"/>
          <w:sz w:val="22"/>
          <w:szCs w:val="22"/>
        </w:rPr>
      </w:pPr>
      <w:bookmarkStart w:id="3" w:name="_Toc156292424"/>
      <w:r w:rsidRPr="006D41C1">
        <w:rPr>
          <w:color w:val="auto"/>
          <w:sz w:val="22"/>
          <w:szCs w:val="22"/>
        </w:rPr>
        <w:t xml:space="preserve">Hình </w:t>
      </w:r>
      <w:r w:rsidRPr="006D41C1">
        <w:rPr>
          <w:color w:val="auto"/>
          <w:sz w:val="22"/>
          <w:szCs w:val="22"/>
        </w:rPr>
        <w:fldChar w:fldCharType="begin"/>
      </w:r>
      <w:r w:rsidRPr="006D41C1">
        <w:rPr>
          <w:color w:val="auto"/>
          <w:sz w:val="22"/>
          <w:szCs w:val="22"/>
        </w:rPr>
        <w:instrText xml:space="preserve"> SEQ Hình \* ARABIC </w:instrText>
      </w:r>
      <w:r w:rsidRPr="006D41C1">
        <w:rPr>
          <w:color w:val="auto"/>
          <w:sz w:val="22"/>
          <w:szCs w:val="22"/>
        </w:rPr>
        <w:fldChar w:fldCharType="separate"/>
      </w:r>
      <w:r w:rsidR="004B781A">
        <w:rPr>
          <w:noProof/>
          <w:color w:val="auto"/>
          <w:sz w:val="22"/>
          <w:szCs w:val="22"/>
        </w:rPr>
        <w:t>1</w:t>
      </w:r>
      <w:r w:rsidRPr="006D41C1">
        <w:rPr>
          <w:color w:val="auto"/>
          <w:sz w:val="22"/>
          <w:szCs w:val="22"/>
        </w:rPr>
        <w:fldChar w:fldCharType="end"/>
      </w:r>
      <w:r w:rsidRPr="006D41C1">
        <w:rPr>
          <w:color w:val="auto"/>
          <w:sz w:val="22"/>
          <w:szCs w:val="22"/>
        </w:rPr>
        <w:t>. Dữ liệu đã crawl</w:t>
      </w:r>
      <w:bookmarkEnd w:id="3"/>
    </w:p>
    <w:p w14:paraId="4928BE1B" w14:textId="5AFAC3A7" w:rsidR="00A37DF1" w:rsidRDefault="00A37DF1" w:rsidP="009E41E3">
      <w:r>
        <w:t>Dữ liệu trên có tất cả thông tin của các công ty trên trang Glassdoor, bao gồm 8485 công ty.</w:t>
      </w:r>
    </w:p>
    <w:p w14:paraId="2028C0C8" w14:textId="37B6E7A0" w:rsidR="00814D2A" w:rsidRDefault="00814D2A" w:rsidP="009E41E3">
      <w:r>
        <w:t>Trong đó:</w:t>
      </w:r>
    </w:p>
    <w:tbl>
      <w:tblPr>
        <w:tblStyle w:val="TableGrid"/>
        <w:tblW w:w="8905" w:type="dxa"/>
        <w:jc w:val="center"/>
        <w:tblLook w:val="04A0" w:firstRow="1" w:lastRow="0" w:firstColumn="1" w:lastColumn="0" w:noHBand="0" w:noVBand="1"/>
      </w:tblPr>
      <w:tblGrid>
        <w:gridCol w:w="2895"/>
        <w:gridCol w:w="6010"/>
      </w:tblGrid>
      <w:tr w:rsidR="00D72217" w:rsidRPr="00D72217" w14:paraId="3F953766" w14:textId="77777777" w:rsidTr="00D72217">
        <w:trPr>
          <w:trHeight w:val="322"/>
          <w:jc w:val="center"/>
        </w:trPr>
        <w:tc>
          <w:tcPr>
            <w:tcW w:w="2895" w:type="dxa"/>
            <w:noWrap/>
            <w:hideMark/>
          </w:tcPr>
          <w:p w14:paraId="7BA78E60" w14:textId="77777777" w:rsidR="00D72217" w:rsidRPr="00D72217" w:rsidRDefault="00D72217" w:rsidP="00D72217">
            <w:pPr>
              <w:jc w:val="center"/>
              <w:rPr>
                <w:rFonts w:eastAsia="Times New Roman"/>
                <w:b/>
                <w:bCs/>
                <w:color w:val="000000"/>
                <w:kern w:val="0"/>
                <w:szCs w:val="24"/>
                <w14:ligatures w14:val="none"/>
              </w:rPr>
            </w:pPr>
            <w:r w:rsidRPr="00D72217">
              <w:rPr>
                <w:rFonts w:eastAsia="Times New Roman"/>
                <w:b/>
                <w:bCs/>
                <w:color w:val="000000"/>
                <w:kern w:val="0"/>
                <w:szCs w:val="24"/>
                <w14:ligatures w14:val="none"/>
              </w:rPr>
              <w:t>Tên</w:t>
            </w:r>
          </w:p>
        </w:tc>
        <w:tc>
          <w:tcPr>
            <w:tcW w:w="6010" w:type="dxa"/>
            <w:noWrap/>
            <w:hideMark/>
          </w:tcPr>
          <w:p w14:paraId="660DEEF6" w14:textId="77777777" w:rsidR="00D72217" w:rsidRPr="00D72217" w:rsidRDefault="00D72217" w:rsidP="00D72217">
            <w:pPr>
              <w:jc w:val="center"/>
              <w:rPr>
                <w:rFonts w:eastAsia="Times New Roman"/>
                <w:b/>
                <w:bCs/>
                <w:color w:val="000000"/>
                <w:kern w:val="0"/>
                <w:szCs w:val="24"/>
                <w14:ligatures w14:val="none"/>
              </w:rPr>
            </w:pPr>
            <w:r w:rsidRPr="00D72217">
              <w:rPr>
                <w:rFonts w:eastAsia="Times New Roman"/>
                <w:b/>
                <w:bCs/>
                <w:color w:val="000000"/>
                <w:kern w:val="0"/>
                <w:szCs w:val="24"/>
                <w14:ligatures w14:val="none"/>
              </w:rPr>
              <w:t>Giá trị</w:t>
            </w:r>
          </w:p>
        </w:tc>
      </w:tr>
      <w:tr w:rsidR="00D72217" w:rsidRPr="00D72217" w14:paraId="1EA22137" w14:textId="77777777" w:rsidTr="00D72217">
        <w:trPr>
          <w:trHeight w:val="322"/>
          <w:jc w:val="center"/>
        </w:trPr>
        <w:tc>
          <w:tcPr>
            <w:tcW w:w="2895" w:type="dxa"/>
            <w:noWrap/>
            <w:hideMark/>
          </w:tcPr>
          <w:p w14:paraId="5A7B0A56"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Name</w:t>
            </w:r>
          </w:p>
        </w:tc>
        <w:tc>
          <w:tcPr>
            <w:tcW w:w="6010" w:type="dxa"/>
            <w:noWrap/>
            <w:hideMark/>
          </w:tcPr>
          <w:p w14:paraId="3D486D9E"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Tên của công ty</w:t>
            </w:r>
          </w:p>
        </w:tc>
      </w:tr>
      <w:tr w:rsidR="00D72217" w:rsidRPr="00D72217" w14:paraId="31AE976E" w14:textId="77777777" w:rsidTr="00D72217">
        <w:trPr>
          <w:trHeight w:val="322"/>
          <w:jc w:val="center"/>
        </w:trPr>
        <w:tc>
          <w:tcPr>
            <w:tcW w:w="2895" w:type="dxa"/>
            <w:noWrap/>
            <w:hideMark/>
          </w:tcPr>
          <w:p w14:paraId="4CE0F426"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Rate</w:t>
            </w:r>
          </w:p>
        </w:tc>
        <w:tc>
          <w:tcPr>
            <w:tcW w:w="6010" w:type="dxa"/>
            <w:noWrap/>
            <w:hideMark/>
          </w:tcPr>
          <w:p w14:paraId="6D034658"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Đánh giá (thang điểm 5)</w:t>
            </w:r>
          </w:p>
        </w:tc>
      </w:tr>
      <w:tr w:rsidR="00D72217" w:rsidRPr="00D72217" w14:paraId="6DDEEA19" w14:textId="77777777" w:rsidTr="00D72217">
        <w:trPr>
          <w:trHeight w:val="322"/>
          <w:jc w:val="center"/>
        </w:trPr>
        <w:tc>
          <w:tcPr>
            <w:tcW w:w="2895" w:type="dxa"/>
            <w:noWrap/>
            <w:hideMark/>
          </w:tcPr>
          <w:p w14:paraId="11F41B60"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Image_url</w:t>
            </w:r>
          </w:p>
        </w:tc>
        <w:tc>
          <w:tcPr>
            <w:tcW w:w="6010" w:type="dxa"/>
            <w:noWrap/>
            <w:hideMark/>
          </w:tcPr>
          <w:p w14:paraId="5CCADF21"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Đường dẫn đến link ảnh logo của công ty</w:t>
            </w:r>
          </w:p>
        </w:tc>
      </w:tr>
      <w:tr w:rsidR="00D72217" w:rsidRPr="00D72217" w14:paraId="2660AF4A" w14:textId="77777777" w:rsidTr="00D72217">
        <w:trPr>
          <w:trHeight w:val="322"/>
          <w:jc w:val="center"/>
        </w:trPr>
        <w:tc>
          <w:tcPr>
            <w:tcW w:w="2895" w:type="dxa"/>
            <w:noWrap/>
            <w:hideMark/>
          </w:tcPr>
          <w:p w14:paraId="1BC7BD9E"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Glb_company_size</w:t>
            </w:r>
          </w:p>
        </w:tc>
        <w:tc>
          <w:tcPr>
            <w:tcW w:w="6010" w:type="dxa"/>
            <w:noWrap/>
            <w:hideMark/>
          </w:tcPr>
          <w:p w14:paraId="58C205AD"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Số lượng nhân viên</w:t>
            </w:r>
          </w:p>
        </w:tc>
      </w:tr>
      <w:tr w:rsidR="00D72217" w:rsidRPr="00D72217" w14:paraId="618861E8" w14:textId="77777777" w:rsidTr="00D72217">
        <w:trPr>
          <w:trHeight w:val="322"/>
          <w:jc w:val="center"/>
        </w:trPr>
        <w:tc>
          <w:tcPr>
            <w:tcW w:w="2895" w:type="dxa"/>
            <w:noWrap/>
            <w:hideMark/>
          </w:tcPr>
          <w:p w14:paraId="663183DF"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Industry</w:t>
            </w:r>
          </w:p>
        </w:tc>
        <w:tc>
          <w:tcPr>
            <w:tcW w:w="6010" w:type="dxa"/>
            <w:noWrap/>
            <w:hideMark/>
          </w:tcPr>
          <w:p w14:paraId="149CE1A0"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Ngành nghề của công ty</w:t>
            </w:r>
          </w:p>
        </w:tc>
      </w:tr>
      <w:tr w:rsidR="00D72217" w:rsidRPr="00D72217" w14:paraId="67794916" w14:textId="77777777" w:rsidTr="00D72217">
        <w:trPr>
          <w:trHeight w:val="322"/>
          <w:jc w:val="center"/>
        </w:trPr>
        <w:tc>
          <w:tcPr>
            <w:tcW w:w="2895" w:type="dxa"/>
            <w:noWrap/>
            <w:hideMark/>
          </w:tcPr>
          <w:p w14:paraId="4820F69E"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Review</w:t>
            </w:r>
          </w:p>
        </w:tc>
        <w:tc>
          <w:tcPr>
            <w:tcW w:w="6010" w:type="dxa"/>
            <w:noWrap/>
            <w:hideMark/>
          </w:tcPr>
          <w:p w14:paraId="33A1F679"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Số lượt đánh giá</w:t>
            </w:r>
          </w:p>
        </w:tc>
      </w:tr>
      <w:tr w:rsidR="00D72217" w:rsidRPr="00D72217" w14:paraId="5D5D7F5E" w14:textId="77777777" w:rsidTr="00D72217">
        <w:trPr>
          <w:trHeight w:val="322"/>
          <w:jc w:val="center"/>
        </w:trPr>
        <w:tc>
          <w:tcPr>
            <w:tcW w:w="2895" w:type="dxa"/>
            <w:noWrap/>
            <w:hideMark/>
          </w:tcPr>
          <w:p w14:paraId="32F5B59F"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Salary</w:t>
            </w:r>
          </w:p>
        </w:tc>
        <w:tc>
          <w:tcPr>
            <w:tcW w:w="6010" w:type="dxa"/>
            <w:noWrap/>
            <w:hideMark/>
          </w:tcPr>
          <w:p w14:paraId="17456C6E"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Trung bình lương</w:t>
            </w:r>
          </w:p>
        </w:tc>
      </w:tr>
      <w:tr w:rsidR="00D72217" w:rsidRPr="00D72217" w14:paraId="5F8B2AB9" w14:textId="77777777" w:rsidTr="00D72217">
        <w:trPr>
          <w:trHeight w:val="322"/>
          <w:jc w:val="center"/>
        </w:trPr>
        <w:tc>
          <w:tcPr>
            <w:tcW w:w="2895" w:type="dxa"/>
            <w:noWrap/>
            <w:hideMark/>
          </w:tcPr>
          <w:p w14:paraId="66EC16F5"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Jobs</w:t>
            </w:r>
          </w:p>
        </w:tc>
        <w:tc>
          <w:tcPr>
            <w:tcW w:w="6010" w:type="dxa"/>
            <w:noWrap/>
            <w:hideMark/>
          </w:tcPr>
          <w:p w14:paraId="0A399EBB"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Số lượng công việc</w:t>
            </w:r>
          </w:p>
        </w:tc>
      </w:tr>
      <w:tr w:rsidR="00D72217" w:rsidRPr="00D72217" w14:paraId="25FD2F45" w14:textId="77777777" w:rsidTr="00D72217">
        <w:trPr>
          <w:trHeight w:val="322"/>
          <w:jc w:val="center"/>
        </w:trPr>
        <w:tc>
          <w:tcPr>
            <w:tcW w:w="2895" w:type="dxa"/>
            <w:noWrap/>
            <w:hideMark/>
          </w:tcPr>
          <w:p w14:paraId="78F2DD49"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Description</w:t>
            </w:r>
          </w:p>
        </w:tc>
        <w:tc>
          <w:tcPr>
            <w:tcW w:w="6010" w:type="dxa"/>
            <w:noWrap/>
            <w:hideMark/>
          </w:tcPr>
          <w:p w14:paraId="182030CF"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Mô tả về công ty</w:t>
            </w:r>
          </w:p>
        </w:tc>
      </w:tr>
      <w:tr w:rsidR="00D72217" w:rsidRPr="00D72217" w14:paraId="20B8C0E6" w14:textId="77777777" w:rsidTr="00D72217">
        <w:trPr>
          <w:trHeight w:val="322"/>
          <w:jc w:val="center"/>
        </w:trPr>
        <w:tc>
          <w:tcPr>
            <w:tcW w:w="2895" w:type="dxa"/>
            <w:noWrap/>
            <w:hideMark/>
          </w:tcPr>
          <w:p w14:paraId="7D0B3B23"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Url_company</w:t>
            </w:r>
          </w:p>
        </w:tc>
        <w:tc>
          <w:tcPr>
            <w:tcW w:w="6010" w:type="dxa"/>
            <w:noWrap/>
            <w:hideMark/>
          </w:tcPr>
          <w:p w14:paraId="32E89C16" w14:textId="77777777" w:rsidR="00D72217" w:rsidRPr="00D72217" w:rsidRDefault="00D72217" w:rsidP="00D72217">
            <w:pPr>
              <w:jc w:val="left"/>
              <w:rPr>
                <w:rFonts w:eastAsia="Times New Roman"/>
                <w:color w:val="000000"/>
                <w:kern w:val="0"/>
                <w:szCs w:val="24"/>
                <w14:ligatures w14:val="none"/>
              </w:rPr>
            </w:pPr>
            <w:r w:rsidRPr="00D72217">
              <w:rPr>
                <w:rFonts w:eastAsia="Times New Roman"/>
                <w:color w:val="000000"/>
                <w:kern w:val="0"/>
                <w:szCs w:val="24"/>
                <w14:ligatures w14:val="none"/>
              </w:rPr>
              <w:t>Đường dẫn đến trang Glassdoor của công ty</w:t>
            </w:r>
          </w:p>
        </w:tc>
      </w:tr>
    </w:tbl>
    <w:p w14:paraId="36907830" w14:textId="77777777" w:rsidR="0053393B" w:rsidRDefault="0053393B" w:rsidP="0053393B"/>
    <w:p w14:paraId="505DA2E4" w14:textId="77777777" w:rsidR="006B2513" w:rsidRDefault="006B2513">
      <w:pPr>
        <w:jc w:val="left"/>
        <w:rPr>
          <w:rFonts w:eastAsiaTheme="majorEastAsia" w:cstheme="majorBidi"/>
          <w:b/>
          <w:color w:val="auto"/>
          <w:szCs w:val="26"/>
        </w:rPr>
      </w:pPr>
      <w:r>
        <w:br w:type="page"/>
      </w:r>
    </w:p>
    <w:p w14:paraId="1ACBB88F" w14:textId="7F1E8191" w:rsidR="00121098" w:rsidRDefault="0053393B" w:rsidP="00D56D0B">
      <w:pPr>
        <w:pStyle w:val="Heading2"/>
      </w:pPr>
      <w:bookmarkStart w:id="4" w:name="_Toc156292407"/>
      <w:r>
        <w:lastRenderedPageBreak/>
        <w:t xml:space="preserve">1.2. </w:t>
      </w:r>
      <w:r w:rsidR="00D56D0B">
        <w:t>Ý tưởng với dữ liệu</w:t>
      </w:r>
      <w:bookmarkEnd w:id="4"/>
    </w:p>
    <w:p w14:paraId="6EAE84BE" w14:textId="77777777" w:rsidR="001E104F" w:rsidRDefault="001E104F" w:rsidP="001E104F">
      <w:pPr>
        <w:jc w:val="left"/>
      </w:pPr>
      <w:r>
        <w:t>Trong dự án này, chúng ta sẽ thảo luận về một loạt ý tưởng sáng tạo và đa dạng về cách sử dụng phương pháp học máy để khám phá thông tin từ tập dữ liệu hiện có. Một số ứng dụng cụ thể bao gồm:</w:t>
      </w:r>
    </w:p>
    <w:p w14:paraId="5C0A1420" w14:textId="77777777" w:rsidR="001E104F" w:rsidRDefault="001E104F" w:rsidP="001E104F">
      <w:pPr>
        <w:pStyle w:val="ListParagraph"/>
        <w:numPr>
          <w:ilvl w:val="0"/>
          <w:numId w:val="7"/>
        </w:numPr>
        <w:jc w:val="left"/>
      </w:pPr>
      <w:r>
        <w:t>Dự đoán Đánh giá Công ty:</w:t>
      </w:r>
      <w:r>
        <w:t xml:space="preserve"> </w:t>
      </w:r>
      <w:r>
        <w:t>Phát triển một mô hình học máy để tự động dự đoán đánh giá của các công ty, sử dụng thông tin như ngành nghề, kích thước, lĩnh vực hoạt động, mức lương, và số lượng công việc.</w:t>
      </w:r>
    </w:p>
    <w:p w14:paraId="6D0761DE" w14:textId="77777777" w:rsidR="001E104F" w:rsidRDefault="001E104F" w:rsidP="001E104F">
      <w:pPr>
        <w:pStyle w:val="ListParagraph"/>
        <w:numPr>
          <w:ilvl w:val="0"/>
          <w:numId w:val="7"/>
        </w:numPr>
        <w:jc w:val="left"/>
      </w:pPr>
      <w:r>
        <w:t>Phân loại Ngành Nghề Công ty:</w:t>
      </w:r>
      <w:r>
        <w:t xml:space="preserve"> </w:t>
      </w:r>
      <w:r>
        <w:t>Áp dụng mô hình phân loại để xác định ngành nghề chính của một công ty dựa trên đặc điểm mô tả, hình ảnh, và tên của công ty.</w:t>
      </w:r>
    </w:p>
    <w:p w14:paraId="529EF90A" w14:textId="77777777" w:rsidR="001E104F" w:rsidRDefault="001E104F" w:rsidP="001E104F">
      <w:pPr>
        <w:pStyle w:val="ListParagraph"/>
        <w:numPr>
          <w:ilvl w:val="0"/>
          <w:numId w:val="7"/>
        </w:numPr>
        <w:jc w:val="left"/>
      </w:pPr>
      <w:r>
        <w:t>Dự đoán Mức lương Dự kiến:</w:t>
      </w:r>
      <w:r>
        <w:t xml:space="preserve"> </w:t>
      </w:r>
      <w:r>
        <w:t>Xây dựng một mô hình để dự đoán mức lương dự kiến dựa trên các biến như đánh giá công ty, ngành nghề, kích thước công ty, và các yếu tố khác.</w:t>
      </w:r>
    </w:p>
    <w:p w14:paraId="40AE5822" w14:textId="77777777" w:rsidR="001E104F" w:rsidRDefault="001E104F" w:rsidP="001E104F">
      <w:pPr>
        <w:pStyle w:val="ListParagraph"/>
        <w:numPr>
          <w:ilvl w:val="0"/>
          <w:numId w:val="7"/>
        </w:numPr>
        <w:jc w:val="left"/>
      </w:pPr>
      <w:r>
        <w:t>Phân loại Kích thước Công ty:</w:t>
      </w:r>
      <w:r>
        <w:t xml:space="preserve"> </w:t>
      </w:r>
      <w:r>
        <w:t>Sử dụng học máy để phân loại kích thước của công ty dựa trên thông tin về số lượng nhân sự, số lượng công việc và doanh thu.</w:t>
      </w:r>
    </w:p>
    <w:p w14:paraId="33AA6BAE" w14:textId="77777777" w:rsidR="001E104F" w:rsidRDefault="001E104F" w:rsidP="001E104F">
      <w:pPr>
        <w:pStyle w:val="ListParagraph"/>
        <w:numPr>
          <w:ilvl w:val="0"/>
          <w:numId w:val="7"/>
        </w:numPr>
        <w:jc w:val="left"/>
      </w:pPr>
      <w:r>
        <w:t>So sánh Văn bản Mô tả Công ty:</w:t>
      </w:r>
      <w:r>
        <w:t xml:space="preserve"> </w:t>
      </w:r>
      <w:r>
        <w:t>Xây dựng một mô hình để so sánh mô tả văn bản của các công ty và đánh giá sự tương đồng giữa chúng.</w:t>
      </w:r>
    </w:p>
    <w:p w14:paraId="3BA3289B" w14:textId="77777777" w:rsidR="001E104F" w:rsidRDefault="001E104F" w:rsidP="001E104F">
      <w:pPr>
        <w:pStyle w:val="ListParagraph"/>
        <w:numPr>
          <w:ilvl w:val="0"/>
          <w:numId w:val="7"/>
        </w:numPr>
        <w:jc w:val="left"/>
      </w:pPr>
      <w:r>
        <w:t>Phân loại Công ty Tốt với Xấu:</w:t>
      </w:r>
      <w:r>
        <w:t xml:space="preserve"> </w:t>
      </w:r>
      <w:r>
        <w:t>Tạo mô hình để phân loại các công ty thành nhóm tốt và nhóm xấu dựa trên các đặc điểm như đánh giá, mức lương, và ngành nghề.</w:t>
      </w:r>
    </w:p>
    <w:p w14:paraId="2BCD93E3" w14:textId="77777777" w:rsidR="001E104F" w:rsidRDefault="001E104F" w:rsidP="001E104F">
      <w:pPr>
        <w:pStyle w:val="ListParagraph"/>
        <w:numPr>
          <w:ilvl w:val="0"/>
          <w:numId w:val="7"/>
        </w:numPr>
        <w:jc w:val="left"/>
      </w:pPr>
      <w:r>
        <w:t>Dự đoán Số Lượng Việc Làm:</w:t>
      </w:r>
      <w:r>
        <w:t xml:space="preserve"> </w:t>
      </w:r>
      <w:r>
        <w:t>Sử dụng mô hình để dự đoán số lượng việc làm trong tương lai, dựa trên các yếu tố như đánh giá và kích thước công ty.</w:t>
      </w:r>
    </w:p>
    <w:p w14:paraId="6573F06F" w14:textId="63E04E06" w:rsidR="001E104F" w:rsidRDefault="001E104F" w:rsidP="001E104F">
      <w:pPr>
        <w:pStyle w:val="ListParagraph"/>
        <w:numPr>
          <w:ilvl w:val="0"/>
          <w:numId w:val="7"/>
        </w:numPr>
        <w:jc w:val="left"/>
      </w:pPr>
      <w:r>
        <w:t>Phân loại Công ty Theo Chiều sâu Ngành Nghề:</w:t>
      </w:r>
      <w:r>
        <w:t xml:space="preserve"> </w:t>
      </w:r>
      <w:r>
        <w:t>Áp dụng mô hình để phân loại công ty vào các phân khúc chiều sâu của ngành nghề, sử dụng mô tả ngành nghề để hiểu rõ hơn về bản chất của chúng.</w:t>
      </w:r>
    </w:p>
    <w:p w14:paraId="2BDBCAA9" w14:textId="61CC0161" w:rsidR="001E104F" w:rsidRPr="0053393B" w:rsidRDefault="001E104F" w:rsidP="001E104F">
      <w:pPr>
        <w:rPr>
          <w:b/>
          <w:bCs/>
        </w:rPr>
      </w:pPr>
      <w:r w:rsidRPr="0053393B">
        <w:rPr>
          <w:b/>
          <w:bCs/>
        </w:rPr>
        <w:t>Lựa chọn Chiến lược:</w:t>
      </w:r>
    </w:p>
    <w:p w14:paraId="64E23B49" w14:textId="45F6DDF9" w:rsidR="00D72217" w:rsidRDefault="001E104F" w:rsidP="001E104F">
      <w:pPr>
        <w:rPr>
          <w:rFonts w:eastAsiaTheme="majorEastAsia" w:cstheme="majorBidi"/>
          <w:b/>
          <w:color w:val="auto"/>
          <w:szCs w:val="32"/>
        </w:rPr>
      </w:pPr>
      <w:r>
        <w:t xml:space="preserve">Trong hướng tiếp cận dự án này, </w:t>
      </w:r>
      <w:r>
        <w:t>em</w:t>
      </w:r>
      <w:r>
        <w:t xml:space="preserve"> sẽ chú trọng vào ý tưởng "Phân loại Ngành nghề Công ty dựa trên Đặc điểm Mô tả". Điều này giúp ta khai thác sâu vào mô tả của công ty để hiểu rõ hơn về ngành nghề chính của họ và cung cấp thông tin giá trị để hỗ trợ quyết định và phân loại.</w:t>
      </w:r>
      <w:r w:rsidR="00D72217">
        <w:br w:type="page"/>
      </w:r>
    </w:p>
    <w:p w14:paraId="680C4F69" w14:textId="5C034DF2" w:rsidR="00A37DF1" w:rsidRDefault="00A37DF1" w:rsidP="0053393B">
      <w:pPr>
        <w:pStyle w:val="Heading1"/>
        <w:numPr>
          <w:ilvl w:val="0"/>
          <w:numId w:val="2"/>
        </w:numPr>
      </w:pPr>
      <w:bookmarkStart w:id="5" w:name="_Toc156292408"/>
      <w:r>
        <w:lastRenderedPageBreak/>
        <w:t>CHUẨN BỊ DỮ LIỆU</w:t>
      </w:r>
      <w:bookmarkEnd w:id="5"/>
    </w:p>
    <w:p w14:paraId="2D4C0773" w14:textId="379A130C" w:rsidR="001E104F" w:rsidRDefault="001E104F" w:rsidP="001E104F">
      <w:r>
        <w:t>Trong quá trình xử lý dữ liệu, việc chọn lựa các đặc trưng quan trọng để huấn luyện mô hình là một bước quan trọng và có ảnh hưởng lớn đến hiệu suất của mô hình. Trong tập dữ liệu mà chúng ta đang xử lý, mục tiêu là dự đoán ngành nghề của các công ty dựa trên mô tả của chúng. Để thực hiện điều này, chúng ta đã quyết định tận dụng hai cột quan trọng nhất trong tập dữ liệu đó là "Industry" và "Description".</w:t>
      </w:r>
    </w:p>
    <w:p w14:paraId="52DC6F4F" w14:textId="2CD987F4" w:rsidR="001E104F" w:rsidRDefault="001E104F" w:rsidP="001E104F">
      <w:r>
        <w:t>Cột "Industry" cho chúng ta thông tin về ngành nghề chính của mỗi công ty. Đây là một yếu tố quan trọng, vì ngành nghề sẽ ảnh hưởng lớn đến nhiều khía cạnh của doanh nghiệp, từ mô hình kinh doanh đến phong cách lãnh đạo. Việc tích hợp thông tin từ cột này vào mô hình giúp mô phỏng mối quan hệ giữa ngành nghề và mô tả công ty, giúp mô hình học được các đặc trưng quan trọng trong việc phân loại ngành nghề.</w:t>
      </w:r>
    </w:p>
    <w:p w14:paraId="6DA705B5" w14:textId="77777777" w:rsidR="001E104F" w:rsidRDefault="001E104F" w:rsidP="001E104F">
      <w:r>
        <w:t>Cột "Description" cung cấp mô tả chi tiết về hoạt động và đặc điểm của mỗi công ty. Mô tả này có thể chứa những từ ngữ, cụm từ hay đặc điểm nổi bật mà mô hình có thể sử dụng để tìm ra các mẫu và mối quan hệ có thể giúp dự đoán ngành nghề của công ty. Việc sử dụng thông tin từ cột này giúp mô hình nắm bắt được sự đa dạng và sự phong phú trong mô tả của các công ty, từ đó làm tăng khả năng tổng quát hóa của mô hình.</w:t>
      </w:r>
    </w:p>
    <w:p w14:paraId="29DE75F6" w14:textId="77777777" w:rsidR="006D41C1" w:rsidRDefault="001E104F" w:rsidP="006D41C1">
      <w:pPr>
        <w:keepNext/>
        <w:jc w:val="center"/>
      </w:pPr>
      <w:r>
        <w:t>.</w:t>
      </w:r>
      <w:r w:rsidR="00441DB4" w:rsidRPr="00441DB4">
        <w:rPr>
          <w:noProof/>
        </w:rPr>
        <w:drawing>
          <wp:inline distT="0" distB="0" distL="0" distR="0" wp14:anchorId="45C934B6" wp14:editId="4A4E93E1">
            <wp:extent cx="4434840" cy="2601855"/>
            <wp:effectExtent l="0" t="0" r="3810" b="8255"/>
            <wp:docPr id="40711168"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11168" name="Picture 1" descr="A screenshot of a website&#10;&#10;Description automatically generated"/>
                    <pic:cNvPicPr/>
                  </pic:nvPicPr>
                  <pic:blipFill>
                    <a:blip r:embed="rId26"/>
                    <a:stretch>
                      <a:fillRect/>
                    </a:stretch>
                  </pic:blipFill>
                  <pic:spPr>
                    <a:xfrm>
                      <a:off x="0" y="0"/>
                      <a:ext cx="4446355" cy="2608611"/>
                    </a:xfrm>
                    <a:prstGeom prst="rect">
                      <a:avLst/>
                    </a:prstGeom>
                  </pic:spPr>
                </pic:pic>
              </a:graphicData>
            </a:graphic>
          </wp:inline>
        </w:drawing>
      </w:r>
    </w:p>
    <w:p w14:paraId="2BF2709B" w14:textId="1F9B3B16" w:rsidR="00A37DF1" w:rsidRPr="006D41C1" w:rsidRDefault="006D41C1" w:rsidP="006D41C1">
      <w:pPr>
        <w:pStyle w:val="Caption"/>
        <w:jc w:val="center"/>
        <w:rPr>
          <w:color w:val="auto"/>
          <w:sz w:val="22"/>
          <w:szCs w:val="22"/>
        </w:rPr>
      </w:pPr>
      <w:bookmarkStart w:id="6" w:name="_Toc156292425"/>
      <w:r w:rsidRPr="006D41C1">
        <w:rPr>
          <w:color w:val="auto"/>
          <w:sz w:val="22"/>
          <w:szCs w:val="22"/>
        </w:rPr>
        <w:t xml:space="preserve">Hình </w:t>
      </w:r>
      <w:r w:rsidRPr="006D41C1">
        <w:rPr>
          <w:color w:val="auto"/>
          <w:sz w:val="22"/>
          <w:szCs w:val="22"/>
        </w:rPr>
        <w:fldChar w:fldCharType="begin"/>
      </w:r>
      <w:r w:rsidRPr="006D41C1">
        <w:rPr>
          <w:color w:val="auto"/>
          <w:sz w:val="22"/>
          <w:szCs w:val="22"/>
        </w:rPr>
        <w:instrText xml:space="preserve"> SEQ Hình \* ARABIC </w:instrText>
      </w:r>
      <w:r w:rsidRPr="006D41C1">
        <w:rPr>
          <w:color w:val="auto"/>
          <w:sz w:val="22"/>
          <w:szCs w:val="22"/>
        </w:rPr>
        <w:fldChar w:fldCharType="separate"/>
      </w:r>
      <w:r w:rsidR="004B781A">
        <w:rPr>
          <w:noProof/>
          <w:color w:val="auto"/>
          <w:sz w:val="22"/>
          <w:szCs w:val="22"/>
        </w:rPr>
        <w:t>2</w:t>
      </w:r>
      <w:r w:rsidRPr="006D41C1">
        <w:rPr>
          <w:color w:val="auto"/>
          <w:sz w:val="22"/>
          <w:szCs w:val="22"/>
        </w:rPr>
        <w:fldChar w:fldCharType="end"/>
      </w:r>
      <w:r w:rsidRPr="006D41C1">
        <w:rPr>
          <w:color w:val="auto"/>
          <w:sz w:val="22"/>
          <w:szCs w:val="22"/>
        </w:rPr>
        <w:t>. Dữ liệu dùng cho mô hình</w:t>
      </w:r>
      <w:bookmarkEnd w:id="6"/>
    </w:p>
    <w:p w14:paraId="1F69B202" w14:textId="56D457E7" w:rsidR="001E104F" w:rsidRDefault="001E104F" w:rsidP="001E104F">
      <w:r w:rsidRPr="001E104F">
        <w:t>Quá trình làm sạch dữ liệu đóng vai trò quan trọng trong việc chuẩn bị dữ liệu cho việc huấn luyện mô hình. Để đảm bảo dữ liệu được xử lý một cách chính xác và hiệu quả, chúng ta đã thực hiện một số bước quan trọng để loại bỏ nhiễu và đảm bảo chất lượng dữ liệu sau cùng.</w:t>
      </w:r>
    </w:p>
    <w:p w14:paraId="141817B5" w14:textId="7B523006" w:rsidR="001E104F" w:rsidRDefault="001E104F" w:rsidP="001E104F">
      <w:r w:rsidRPr="001E104F">
        <w:t>Đầu tiên, chúng ta đã xóa bỏ các dòng dữ liệu chứa giá trị NaN. Điều này là bước quan trọng để loại bỏ những giá trị thiếu thông tin và đảm bảo rằng dữ liệu không bị nhiễm bẩn bởi các giá trị không hợp lý. Sau khi thực hiện bước này, số lượng dòng dữ liệu đã giảm từ 8485 xuống còn 8475, làm tăng độ chính xác và tin cậy của tập dữ liệu.</w:t>
      </w:r>
    </w:p>
    <w:p w14:paraId="43D284D0" w14:textId="3911509A" w:rsidR="00441DB4" w:rsidRDefault="00441DB4" w:rsidP="001E104F">
      <w:pPr>
        <w:spacing w:after="0"/>
      </w:pPr>
      <w:r w:rsidRPr="00441DB4">
        <w:rPr>
          <w:noProof/>
        </w:rPr>
        <w:drawing>
          <wp:inline distT="0" distB="0" distL="0" distR="0" wp14:anchorId="684E075F" wp14:editId="147DC924">
            <wp:extent cx="2461473" cy="891617"/>
            <wp:effectExtent l="0" t="0" r="0" b="3810"/>
            <wp:docPr id="200680980"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80980" name="Picture 1" descr="A close-up of a computer code&#10;&#10;Description automatically generated"/>
                    <pic:cNvPicPr/>
                  </pic:nvPicPr>
                  <pic:blipFill>
                    <a:blip r:embed="rId27"/>
                    <a:stretch>
                      <a:fillRect/>
                    </a:stretch>
                  </pic:blipFill>
                  <pic:spPr>
                    <a:xfrm>
                      <a:off x="0" y="0"/>
                      <a:ext cx="2461473" cy="891617"/>
                    </a:xfrm>
                    <a:prstGeom prst="rect">
                      <a:avLst/>
                    </a:prstGeom>
                  </pic:spPr>
                </pic:pic>
              </a:graphicData>
            </a:graphic>
          </wp:inline>
        </w:drawing>
      </w:r>
    </w:p>
    <w:p w14:paraId="10C57735" w14:textId="77777777" w:rsidR="006B2513" w:rsidRDefault="006B2513">
      <w:pPr>
        <w:jc w:val="left"/>
      </w:pPr>
      <w:r>
        <w:br w:type="page"/>
      </w:r>
    </w:p>
    <w:p w14:paraId="511B55B9" w14:textId="333EF18D" w:rsidR="001E104F" w:rsidRDefault="001E104F" w:rsidP="001E104F">
      <w:pPr>
        <w:spacing w:after="0"/>
      </w:pPr>
      <w:r w:rsidRPr="001E104F">
        <w:lastRenderedPageBreak/>
        <w:t>Tiếp theo, để giảm thiểu ảnh hưởng của các ngành nghề có lượng dữ liệu ít, chúng ta đã quyết định chỉ giữ lại những ngành nghề có số lượng công ty lớn hơn 100. Việc này giúp đảm bảo rằng mô hình sẽ được huấn luyện trên những dữ liệu đại diện và tránh được ảnh hưởng quá mức từ các ngành nghề có dữ liệu quá ít.</w:t>
      </w:r>
    </w:p>
    <w:p w14:paraId="4FBB460E" w14:textId="77777777" w:rsidR="004B781A" w:rsidRDefault="00441DB4" w:rsidP="004B781A">
      <w:pPr>
        <w:pStyle w:val="ListParagraph"/>
        <w:keepNext/>
        <w:ind w:left="0"/>
        <w:jc w:val="center"/>
      </w:pPr>
      <w:r>
        <w:rPr>
          <w:noProof/>
        </w:rPr>
        <w:drawing>
          <wp:inline distT="0" distB="0" distL="0" distR="0" wp14:anchorId="7E2EE4D3" wp14:editId="6D4BF8FF">
            <wp:extent cx="5501640" cy="5302382"/>
            <wp:effectExtent l="0" t="0" r="3810" b="0"/>
            <wp:docPr id="1563900953" name="Picture 1" descr="A graph with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900953" name="Picture 1" descr="A graph with blue and white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04693" cy="5305324"/>
                    </a:xfrm>
                    <a:prstGeom prst="rect">
                      <a:avLst/>
                    </a:prstGeom>
                    <a:noFill/>
                    <a:ln>
                      <a:noFill/>
                    </a:ln>
                  </pic:spPr>
                </pic:pic>
              </a:graphicData>
            </a:graphic>
          </wp:inline>
        </w:drawing>
      </w:r>
    </w:p>
    <w:p w14:paraId="203D5670" w14:textId="10F8E18D" w:rsidR="00441DB4" w:rsidRPr="004B781A" w:rsidRDefault="004B781A" w:rsidP="004B781A">
      <w:pPr>
        <w:pStyle w:val="Caption"/>
        <w:jc w:val="center"/>
        <w:rPr>
          <w:color w:val="auto"/>
          <w:sz w:val="22"/>
          <w:szCs w:val="22"/>
        </w:rPr>
      </w:pPr>
      <w:bookmarkStart w:id="7" w:name="_Toc156292426"/>
      <w:r w:rsidRPr="004B781A">
        <w:rPr>
          <w:color w:val="auto"/>
          <w:sz w:val="22"/>
          <w:szCs w:val="22"/>
        </w:rPr>
        <w:t xml:space="preserve">Hình </w:t>
      </w:r>
      <w:r w:rsidRPr="004B781A">
        <w:rPr>
          <w:color w:val="auto"/>
          <w:sz w:val="22"/>
          <w:szCs w:val="22"/>
        </w:rPr>
        <w:fldChar w:fldCharType="begin"/>
      </w:r>
      <w:r w:rsidRPr="004B781A">
        <w:rPr>
          <w:color w:val="auto"/>
          <w:sz w:val="22"/>
          <w:szCs w:val="22"/>
        </w:rPr>
        <w:instrText xml:space="preserve"> SEQ Hình \* ARABIC </w:instrText>
      </w:r>
      <w:r w:rsidRPr="004B781A">
        <w:rPr>
          <w:color w:val="auto"/>
          <w:sz w:val="22"/>
          <w:szCs w:val="22"/>
        </w:rPr>
        <w:fldChar w:fldCharType="separate"/>
      </w:r>
      <w:r>
        <w:rPr>
          <w:noProof/>
          <w:color w:val="auto"/>
          <w:sz w:val="22"/>
          <w:szCs w:val="22"/>
        </w:rPr>
        <w:t>3</w:t>
      </w:r>
      <w:r w:rsidRPr="004B781A">
        <w:rPr>
          <w:color w:val="auto"/>
          <w:sz w:val="22"/>
          <w:szCs w:val="22"/>
        </w:rPr>
        <w:fldChar w:fldCharType="end"/>
      </w:r>
      <w:r w:rsidRPr="004B781A">
        <w:rPr>
          <w:color w:val="auto"/>
          <w:sz w:val="22"/>
          <w:szCs w:val="22"/>
        </w:rPr>
        <w:t>. Các ngành nghề có số lượng lớn hơn 100</w:t>
      </w:r>
      <w:bookmarkEnd w:id="7"/>
    </w:p>
    <w:p w14:paraId="67545745" w14:textId="77777777" w:rsidR="004B781A" w:rsidRDefault="004B781A" w:rsidP="004B781A">
      <w:pPr>
        <w:pStyle w:val="ListParagraph"/>
        <w:ind w:left="0"/>
      </w:pPr>
    </w:p>
    <w:p w14:paraId="33742657" w14:textId="77777777" w:rsidR="004B781A" w:rsidRDefault="004B781A" w:rsidP="004B781A">
      <w:pPr>
        <w:pStyle w:val="ListParagraph"/>
        <w:ind w:left="0"/>
      </w:pPr>
    </w:p>
    <w:p w14:paraId="4A99DE0B" w14:textId="77777777" w:rsidR="004B781A" w:rsidRDefault="004B781A" w:rsidP="004B781A">
      <w:pPr>
        <w:pStyle w:val="ListParagraph"/>
        <w:ind w:left="0"/>
      </w:pPr>
    </w:p>
    <w:p w14:paraId="3E6D200A" w14:textId="77777777" w:rsidR="006B2513" w:rsidRDefault="006B2513">
      <w:pPr>
        <w:jc w:val="left"/>
      </w:pPr>
      <w:r>
        <w:br w:type="page"/>
      </w:r>
    </w:p>
    <w:p w14:paraId="740A6B7E" w14:textId="027ADC96" w:rsidR="001E104F" w:rsidRDefault="003A4CB4" w:rsidP="004B781A">
      <w:pPr>
        <w:pStyle w:val="ListParagraph"/>
        <w:ind w:left="0"/>
      </w:pPr>
      <w:r w:rsidRPr="003A4CB4">
        <w:lastRenderedPageBreak/>
        <w:t>Cuối cùng, để đảm bảo sự đồng đều và công bằng trong quá trình huấn luyện mô hình, chúng ta đã chia dữ liệu thành 28 ngành nghề, mỗi ngành nghề có đúng 100 mô tả khác nhau. Điều này giúp mô hình có cơ hội học từ đủ độ đa dạng và biểu diễn chính xác các đặc trưng của từng ngành nghề. Việc này không chỉ giúp mô hình trở nên hiệu quả hơn mà còn tạo ra một tập dữ liệu thích hợp cho quá trình kiểm thử và đánh giá mô hình</w:t>
      </w:r>
      <w:r>
        <w:t>.</w:t>
      </w:r>
    </w:p>
    <w:p w14:paraId="2D48190C" w14:textId="77777777" w:rsidR="004B781A" w:rsidRDefault="00441DB4" w:rsidP="004B781A">
      <w:pPr>
        <w:pStyle w:val="ListParagraph"/>
        <w:keepNext/>
        <w:jc w:val="center"/>
      </w:pPr>
      <w:r w:rsidRPr="00441DB4">
        <w:rPr>
          <w:noProof/>
        </w:rPr>
        <w:drawing>
          <wp:inline distT="0" distB="0" distL="0" distR="0" wp14:anchorId="3E992987" wp14:editId="14DAE50E">
            <wp:extent cx="3177815" cy="4252328"/>
            <wp:effectExtent l="0" t="0" r="3810" b="0"/>
            <wp:docPr id="1888350903" name="Picture 1" descr="A list of jobs in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350903" name="Picture 1" descr="A list of jobs in a computer&#10;&#10;Description automatically generated"/>
                    <pic:cNvPicPr/>
                  </pic:nvPicPr>
                  <pic:blipFill>
                    <a:blip r:embed="rId29"/>
                    <a:stretch>
                      <a:fillRect/>
                    </a:stretch>
                  </pic:blipFill>
                  <pic:spPr>
                    <a:xfrm>
                      <a:off x="0" y="0"/>
                      <a:ext cx="3177815" cy="4252328"/>
                    </a:xfrm>
                    <a:prstGeom prst="rect">
                      <a:avLst/>
                    </a:prstGeom>
                  </pic:spPr>
                </pic:pic>
              </a:graphicData>
            </a:graphic>
          </wp:inline>
        </w:drawing>
      </w:r>
    </w:p>
    <w:p w14:paraId="41F5B7AD" w14:textId="226EE41A" w:rsidR="004B781A" w:rsidRPr="004B781A" w:rsidRDefault="004B781A" w:rsidP="004B781A">
      <w:pPr>
        <w:pStyle w:val="Caption"/>
        <w:jc w:val="center"/>
        <w:rPr>
          <w:color w:val="auto"/>
          <w:sz w:val="22"/>
          <w:szCs w:val="22"/>
        </w:rPr>
      </w:pPr>
      <w:bookmarkStart w:id="8" w:name="_Toc156292427"/>
      <w:r w:rsidRPr="004B781A">
        <w:rPr>
          <w:color w:val="auto"/>
          <w:sz w:val="22"/>
          <w:szCs w:val="22"/>
        </w:rPr>
        <w:t xml:space="preserve">Hình </w:t>
      </w:r>
      <w:r w:rsidRPr="004B781A">
        <w:rPr>
          <w:color w:val="auto"/>
          <w:sz w:val="22"/>
          <w:szCs w:val="22"/>
        </w:rPr>
        <w:fldChar w:fldCharType="begin"/>
      </w:r>
      <w:r w:rsidRPr="004B781A">
        <w:rPr>
          <w:color w:val="auto"/>
          <w:sz w:val="22"/>
          <w:szCs w:val="22"/>
        </w:rPr>
        <w:instrText xml:space="preserve"> SEQ Hình \* ARABIC </w:instrText>
      </w:r>
      <w:r w:rsidRPr="004B781A">
        <w:rPr>
          <w:color w:val="auto"/>
          <w:sz w:val="22"/>
          <w:szCs w:val="22"/>
        </w:rPr>
        <w:fldChar w:fldCharType="separate"/>
      </w:r>
      <w:r>
        <w:rPr>
          <w:noProof/>
          <w:color w:val="auto"/>
          <w:sz w:val="22"/>
          <w:szCs w:val="22"/>
        </w:rPr>
        <w:t>4</w:t>
      </w:r>
      <w:r w:rsidRPr="004B781A">
        <w:rPr>
          <w:color w:val="auto"/>
          <w:sz w:val="22"/>
          <w:szCs w:val="22"/>
        </w:rPr>
        <w:fldChar w:fldCharType="end"/>
      </w:r>
      <w:r w:rsidRPr="004B781A">
        <w:rPr>
          <w:color w:val="auto"/>
          <w:sz w:val="22"/>
          <w:szCs w:val="22"/>
        </w:rPr>
        <w:t>. Dữ liệu đã được làm sạch</w:t>
      </w:r>
      <w:bookmarkEnd w:id="8"/>
    </w:p>
    <w:p w14:paraId="4372BFF8" w14:textId="476CA022" w:rsidR="000275D1" w:rsidRDefault="000275D1" w:rsidP="0053393B">
      <w:pPr>
        <w:pStyle w:val="ListParagraph"/>
        <w:jc w:val="center"/>
      </w:pPr>
      <w:r>
        <w:br w:type="page"/>
      </w:r>
    </w:p>
    <w:p w14:paraId="79659BB6" w14:textId="0A556FB7" w:rsidR="00441DB4" w:rsidRDefault="000275D1" w:rsidP="0053393B">
      <w:pPr>
        <w:pStyle w:val="Heading1"/>
        <w:numPr>
          <w:ilvl w:val="0"/>
          <w:numId w:val="2"/>
        </w:numPr>
      </w:pPr>
      <w:bookmarkStart w:id="9" w:name="_Toc156292409"/>
      <w:r>
        <w:lastRenderedPageBreak/>
        <w:t>ĐỀ XUẤT MÔ HÌNH NGHIÊN CỨU</w:t>
      </w:r>
      <w:bookmarkEnd w:id="9"/>
    </w:p>
    <w:p w14:paraId="4C0FCF41" w14:textId="77777777" w:rsidR="003A4CB4" w:rsidRDefault="003A4CB4" w:rsidP="003A4CB4">
      <w:r>
        <w:t>Để phân loại ngành nghề của các công ty dựa trên mô tả về công ty, chúng ta có thể áp dụng một loạt các phương pháp học máy truyền thống và kỹ thuật học sâu để tận dụng tối đa thông tin từ mô tả. Dưới đây là một số phương pháp mà chúng ta có thể thử nghiệm để xây dựng mô hình phân loại hiệu quả:</w:t>
      </w:r>
    </w:p>
    <w:p w14:paraId="59CF6E3E" w14:textId="3F669FAA" w:rsidR="003A4CB4" w:rsidRDefault="003A4CB4" w:rsidP="003A4CB4">
      <w:pPr>
        <w:pStyle w:val="ListParagraph"/>
        <w:numPr>
          <w:ilvl w:val="0"/>
          <w:numId w:val="8"/>
        </w:numPr>
      </w:pPr>
      <w:r w:rsidRPr="0053393B">
        <w:rPr>
          <w:b/>
          <w:bCs/>
        </w:rPr>
        <w:t>Phương pháp Bag-of-Words (BoW):</w:t>
      </w:r>
      <w:r>
        <w:t xml:space="preserve"> </w:t>
      </w:r>
      <w:r>
        <w:t>Chuyển đổi mỗi mô tả công ty thành vector Bag-of-Words để biểu diễn tần suất xuất hiện của từng từ.</w:t>
      </w:r>
      <w:r>
        <w:t xml:space="preserve"> </w:t>
      </w:r>
      <w:r>
        <w:t>Sử dụng mô hình học máy như Naive Bayes, Support Vector Machines (SVM), hoặc Logistic Regression để phân loại ngành nghề</w:t>
      </w:r>
      <w:r w:rsidR="003E0846">
        <w:fldChar w:fldCharType="begin"/>
      </w:r>
      <w:r w:rsidR="003E0846">
        <w:instrText xml:space="preserve"> ADDIN ZOTERO_ITEM CSL_CITATION {"citationID":"32l0r0vf","properties":{"formattedCitation":"[2]","plainCitation":"[2]","noteIndex":0},"citationItems":[{"id":18,"uris":["http://zotero.org/users/local/2dQ1A0gr/items/L8JSJQ7A"],"itemData":{"id":18,"type":"entry-encyclopedia","abstract":"The bag-of-words model is a model of text which uses a representation of text that is based on an unordered collection (or \"bag\") of words. It is used in natural language processing and information retrieval (IR). It disregards word order (and thus any non-trivial notion of grammar) but captures multiplicity. The bag-of-words model has also been used for computer vision.The bag-of-words model is commonly used in methods of document classification where, for example, the (frequency of) occurrence of each word is used as a feature for training a classifier.An early reference to \"bag of words\" in a linguistic context can be found in Zellig Harris's 1954 article on Distributional Structure.","container-title":"Wikipedia","language":"en","license":"Creative Commons Attribution-ShareAlike License","note":"Page Version ID: 1189645647","source":"Wikipedia","title":"Bag-of-words model","URL":"https://en.wikipedia.org/w/index.php?title=Bag-of-words_model&amp;oldid=1189645647","accessed":{"date-parts":[["2024",1,16]]},"issued":{"date-parts":[["2023",12,13]]}}}],"schema":"https://github.com/citation-style-language/schema/raw/master/csl-citation.json"} </w:instrText>
      </w:r>
      <w:r w:rsidR="003E0846">
        <w:fldChar w:fldCharType="separate"/>
      </w:r>
      <w:r w:rsidR="003E0846" w:rsidRPr="003E0846">
        <w:t>[2]</w:t>
      </w:r>
      <w:r w:rsidR="003E0846">
        <w:fldChar w:fldCharType="end"/>
      </w:r>
      <w:r>
        <w:t>.</w:t>
      </w:r>
    </w:p>
    <w:p w14:paraId="396C43EF" w14:textId="2AAF94AB" w:rsidR="003A4CB4" w:rsidRDefault="003A4CB4" w:rsidP="003A4CB4">
      <w:pPr>
        <w:pStyle w:val="ListParagraph"/>
        <w:numPr>
          <w:ilvl w:val="0"/>
          <w:numId w:val="8"/>
        </w:numPr>
      </w:pPr>
      <w:r w:rsidRPr="0053393B">
        <w:rPr>
          <w:b/>
          <w:bCs/>
        </w:rPr>
        <w:t>TF-IDF (Term Frequency-Inverse Document Frequency):</w:t>
      </w:r>
      <w:r>
        <w:t xml:space="preserve"> </w:t>
      </w:r>
      <w:r>
        <w:t>Sử dụng biểu diễn TF-IDF để đánh giá tầm quan trọng của từng từ trong mô tả công ty.</w:t>
      </w:r>
      <w:r>
        <w:t xml:space="preserve"> </w:t>
      </w:r>
      <w:r>
        <w:t>Áp dụng các mô hình học máy như Naive Bayes, SVM, hoặc Logistic Regression</w:t>
      </w:r>
      <w:r w:rsidR="003E0846">
        <w:fldChar w:fldCharType="begin"/>
      </w:r>
      <w:r w:rsidR="003E0846">
        <w:instrText xml:space="preserve"> ADDIN ZOTERO_ITEM CSL_CITATION {"citationID":"aZqKtfij","properties":{"formattedCitation":"[3]","plainCitation":"[3]","noteIndex":0},"citationItems":[{"id":20,"uris":["http://zotero.org/users/local/2dQ1A0gr/items/FSHNLEWT"],"itemData":{"id":20,"type":"webpage","abstract":"How is TF-IDF used to quantify the importance or relevance of a word in a document? In this simple guide we break down the basics of what TF-IDF is, how it works, where it’s used, and how it compares to other methods of understanding term occurrences.","container-title":"Capital One","language":"en","title":"Understanding TF-IDF for Machine Learning","URL":"https://www.capitalone.com/tech/machine-learning/understanding-tf-idf/","accessed":{"date-parts":[["2024",1,16]]}}}],"schema":"https://github.com/citation-style-language/schema/raw/master/csl-citation.json"} </w:instrText>
      </w:r>
      <w:r w:rsidR="003E0846">
        <w:fldChar w:fldCharType="separate"/>
      </w:r>
      <w:r w:rsidR="003E0846" w:rsidRPr="003E0846">
        <w:t>[3]</w:t>
      </w:r>
      <w:r w:rsidR="003E0846">
        <w:fldChar w:fldCharType="end"/>
      </w:r>
      <w:r>
        <w:t>.</w:t>
      </w:r>
    </w:p>
    <w:p w14:paraId="452FC502" w14:textId="44B0254E" w:rsidR="003A4CB4" w:rsidRDefault="003A4CB4" w:rsidP="003A4CB4">
      <w:pPr>
        <w:pStyle w:val="ListParagraph"/>
        <w:numPr>
          <w:ilvl w:val="0"/>
          <w:numId w:val="8"/>
        </w:numPr>
      </w:pPr>
      <w:r w:rsidRPr="0053393B">
        <w:rPr>
          <w:b/>
          <w:bCs/>
        </w:rPr>
        <w:t>Word Embeddings:</w:t>
      </w:r>
      <w:r>
        <w:t xml:space="preserve"> </w:t>
      </w:r>
      <w:r>
        <w:t>Sử dụng các mô hình như Word2Vec, GloVe hoặc FastText để nhúng từng từ trong mô tả công ty thành không gian vector có chiều sâu.</w:t>
      </w:r>
      <w:r>
        <w:t xml:space="preserve"> </w:t>
      </w:r>
      <w:r>
        <w:t>Đưa vào mô hình học máy như Neural Network hoặc Recurrent Neural Network (RNN) để phân loại ngành nghề</w:t>
      </w:r>
      <w:r w:rsidR="003E0846">
        <w:fldChar w:fldCharType="begin"/>
      </w:r>
      <w:r w:rsidR="003E0846">
        <w:instrText xml:space="preserve"> ADDIN ZOTERO_ITEM CSL_CITATION {"citationID":"sYbUyJV3","properties":{"formattedCitation":"[4]","plainCitation":"[4]","noteIndex":0},"citationItems":[{"id":22,"uris":["http://zotero.org/users/local/2dQ1A0gr/items/6J7NBDJ6"],"itemData":{"id":22,"type":"webpage","abstract":"Word Embeddings is an advancement in NLP that has skyrocketed the ability of computers to understand text-based content. Let's read this article to know more.","language":"en","title":"Word embeddings in NLP: A Complete Guide","title-short":"Word embeddings in NLP","URL":"https://www.turing.com/kb/guide-on-word-embeddings-in-nlp","accessed":{"date-parts":[["2024",1,16]]}}}],"schema":"https://github.com/citation-style-language/schema/raw/master/csl-citation.json"} </w:instrText>
      </w:r>
      <w:r w:rsidR="003E0846">
        <w:fldChar w:fldCharType="separate"/>
      </w:r>
      <w:r w:rsidR="003E0846" w:rsidRPr="003E0846">
        <w:t>[4]</w:t>
      </w:r>
      <w:r w:rsidR="003E0846">
        <w:fldChar w:fldCharType="end"/>
      </w:r>
      <w:r>
        <w:t>.</w:t>
      </w:r>
    </w:p>
    <w:p w14:paraId="64CB359F" w14:textId="3320F957" w:rsidR="003A4CB4" w:rsidRDefault="003A4CB4" w:rsidP="003A4CB4">
      <w:pPr>
        <w:pStyle w:val="ListParagraph"/>
        <w:numPr>
          <w:ilvl w:val="0"/>
          <w:numId w:val="8"/>
        </w:numPr>
      </w:pPr>
      <w:r w:rsidRPr="0053393B">
        <w:rPr>
          <w:b/>
          <w:bCs/>
        </w:rPr>
        <w:t>BERT (Bidirectional Encoder Representations from Transformers):</w:t>
      </w:r>
      <w:r>
        <w:t xml:space="preserve"> </w:t>
      </w:r>
      <w:r>
        <w:t>Sử dụng BERT hoặc các mô hình học sâu Transformer khác để tạo biểu diễn cho mô tả công ty.</w:t>
      </w:r>
      <w:r>
        <w:t xml:space="preserve"> </w:t>
      </w:r>
      <w:r>
        <w:t>Đưa vào mô hình phân loại đa lớp (multiclass classification) để dự đoán ngành nghề</w:t>
      </w:r>
      <w:r w:rsidR="003E0846">
        <w:fldChar w:fldCharType="begin"/>
      </w:r>
      <w:r w:rsidR="003E0846">
        <w:instrText xml:space="preserve"> ADDIN ZOTERO_ITEM CSL_CITATION {"citationID":"hh20N8jx","properties":{"formattedCitation":"[5]","plainCitation":"[5]","noteIndex":0},"citationItems":[{"id":24,"uris":["http://zotero.org/users/local/2dQ1A0gr/items/TKV8N7XZ"],"itemData":{"id":24,"type":"entry-encyclopedia","abstract":"Bidirectional Encoder Representations from Transformers (BERT) is a language model based on the transformer architecture, notable for its dramatic improvement over previous state of the art models. It was introduced in October 2018 by researchers at Google. A 2020 literature survey concluded that \"in a little over a year, BERT has become a ubiquitous baseline in Natural Language Processing (NLP) experiments counting over 150 research publications analyzing and improving the model.\"BERT was originally implemented in the English language at two model sizes: (1) BERTBASE: 12 encoders with 12 bidirectional self-attention heads totaling 110 million parameters, and (2) BERTLARGE: 24 encoders with 16 bidirectional self-attention heads totaling 340 million parameters. Both models were pre-trained on the Toronto BookCorpus (800M words) and English Wikipedia  (2,500M words).","container-title":"Wikipedia","language":"en","license":"Creative Commons Attribution-ShareAlike License","note":"Page Version ID: 1189729206","source":"Wikipedia","title":"BERT (language model)","URL":"https://en.wikipedia.org/w/index.php?title=BERT_(language_model)&amp;oldid=1189729206","accessed":{"date-parts":[["2024",1,16]]},"issued":{"date-parts":[["2023",12,13]]}}}],"schema":"https://github.com/citation-style-language/schema/raw/master/csl-citation.json"} </w:instrText>
      </w:r>
      <w:r w:rsidR="003E0846">
        <w:fldChar w:fldCharType="separate"/>
      </w:r>
      <w:r w:rsidR="003E0846" w:rsidRPr="003E0846">
        <w:t>[5]</w:t>
      </w:r>
      <w:r w:rsidR="003E0846">
        <w:fldChar w:fldCharType="end"/>
      </w:r>
      <w:r>
        <w:t>.</w:t>
      </w:r>
    </w:p>
    <w:p w14:paraId="7020FC4B" w14:textId="3499F4F3" w:rsidR="003A4CB4" w:rsidRDefault="003A4CB4" w:rsidP="003A4CB4">
      <w:pPr>
        <w:pStyle w:val="ListParagraph"/>
        <w:numPr>
          <w:ilvl w:val="0"/>
          <w:numId w:val="8"/>
        </w:numPr>
      </w:pPr>
      <w:r w:rsidRPr="0053393B">
        <w:rPr>
          <w:b/>
          <w:bCs/>
        </w:rPr>
        <w:t>CNN (Convolutional Neural Network) cho Văn bản:</w:t>
      </w:r>
      <w:r>
        <w:t xml:space="preserve"> </w:t>
      </w:r>
      <w:r>
        <w:t>Áp dụng mô hình CNN để học các đặc trưng cấp độ cao từ các cụm từ trong mô tả công ty.</w:t>
      </w:r>
      <w:r>
        <w:t xml:space="preserve"> </w:t>
      </w:r>
      <w:r>
        <w:t>Sử dụng các lớp phân loại để dự đoán ngành nghề</w:t>
      </w:r>
      <w:r w:rsidR="003E0846">
        <w:fldChar w:fldCharType="begin"/>
      </w:r>
      <w:r w:rsidR="003E0846">
        <w:instrText xml:space="preserve"> ADDIN ZOTERO_ITEM CSL_CITATION {"citationID":"ZeLWFeNV","properties":{"formattedCitation":"[6]","plainCitation":"[6]","noteIndex":0},"citationItems":[{"id":26,"uris":["http://zotero.org/users/local/2dQ1A0gr/items/3SBTDFP7"],"itemData":{"id":26,"type":"post-weblog","language":"en-US","title":"Thuật toán CNN trong xử lý ngôn ngữ tự nhiên – Luyện Code","URL":"https://blog.luyencode.net/thuat-toan-cnn-trong-nlp/","accessed":{"date-parts":[["2024",1,16]]},"issued":{"date-parts":[["2018",7,18]]}}}],"schema":"https://github.com/citation-style-language/schema/raw/master/csl-citation.json"} </w:instrText>
      </w:r>
      <w:r w:rsidR="003E0846">
        <w:fldChar w:fldCharType="separate"/>
      </w:r>
      <w:r w:rsidR="003E0846" w:rsidRPr="003E0846">
        <w:t>[6]</w:t>
      </w:r>
      <w:r w:rsidR="003E0846">
        <w:fldChar w:fldCharType="end"/>
      </w:r>
      <w:r>
        <w:t>.</w:t>
      </w:r>
    </w:p>
    <w:p w14:paraId="3F599865" w14:textId="28849318" w:rsidR="003A4CB4" w:rsidRDefault="003A4CB4" w:rsidP="003A4CB4">
      <w:pPr>
        <w:pStyle w:val="ListParagraph"/>
        <w:numPr>
          <w:ilvl w:val="0"/>
          <w:numId w:val="8"/>
        </w:numPr>
      </w:pPr>
      <w:r w:rsidRPr="0053393B">
        <w:rPr>
          <w:b/>
          <w:bCs/>
        </w:rPr>
        <w:t>Học máy có giám sát với các thuật toán như Random Forest hoặc Gradient Boosting:</w:t>
      </w:r>
      <w:r>
        <w:t xml:space="preserve"> </w:t>
      </w:r>
      <w:r>
        <w:t>Sử dụng các thuật toán này để xây dựng mô hình phân loại dựa trên biểu diễn của mô tả công ty</w:t>
      </w:r>
      <w:r w:rsidR="003E0846">
        <w:fldChar w:fldCharType="begin"/>
      </w:r>
      <w:r w:rsidR="003E0846">
        <w:instrText xml:space="preserve"> ADDIN ZOTERO_ITEM CSL_CITATION {"citationID":"oGKnyZsA","properties":{"formattedCitation":"[7]","plainCitation":"[7]","noteIndex":0},"citationItems":[{"id":28,"uris":["http://zotero.org/users/local/2dQ1A0gr/items/V5VGYCY3"],"itemData":{"id":28,"type":"entry-encyclopedia","abstract":"Random forests or random decision forests is an ensemble learning method for classification, regression and other tasks that operates by constructing a multitude of decision trees at training time. For classification tasks, the output of the random forest is the class selected by most trees. For regression tasks, the mean or average prediction of the individual trees is returned. Random decision forests correct for decision trees' habit of overfitting to their training set.: 587–588 The first algorithm for random decision forests was created in 1995 by Tin Kam Ho using the random subspace method, which, in Ho's formulation, is a way to implement the \"stochastic discrimination\" approach to classification proposed by Eugene Kleinberg.An extension of the algorithm was developed by Leo Breiman and Adele Cutler, who registered \"Random Forests\" as a trademark in 2006 (as of 2019, owned by Minitab, Inc.). The extension combines Breiman's \"bagging\" idea and random selection of features, introduced first by Ho and later independently by Amit and Geman in order to construct a collection of decision trees with controlled variance.","container-title":"Wikipedia","language":"en","license":"Creative Commons Attribution-ShareAlike License","note":"Page Version ID: 1190553008","source":"Wikipedia","title":"Random forest","URL":"https://en.wikipedia.org/w/index.php?title=Random_forest&amp;oldid=1190553008","accessed":{"date-parts":[["2024",1,16]]},"issued":{"date-parts":[["2023",12,18]]}}}],"schema":"https://github.com/citation-style-language/schema/raw/master/csl-citation.json"} </w:instrText>
      </w:r>
      <w:r w:rsidR="003E0846">
        <w:fldChar w:fldCharType="separate"/>
      </w:r>
      <w:r w:rsidR="003E0846" w:rsidRPr="003E0846">
        <w:t>[7]</w:t>
      </w:r>
      <w:r w:rsidR="003E0846">
        <w:fldChar w:fldCharType="end"/>
      </w:r>
      <w:r>
        <w:t>.</w:t>
      </w:r>
    </w:p>
    <w:p w14:paraId="0408BF76" w14:textId="6B383F3E" w:rsidR="003A4CB4" w:rsidRPr="003A4CB4" w:rsidRDefault="003A4CB4" w:rsidP="003A4CB4">
      <w:r>
        <w:t>Qua việc thử nghiệm nhiều phương pháp, chúng ta có cơ hội tìm ra mô hình phù hợp nhất với dữ liệu cụ thể và đạt được độ chính xác cao trong việc dự đoán ngành nghề của các công ty dựa trên mô tả của chúng. Việc này không chỉ mang lại sự linh hoạt mà còn tăng khả năng áp dụng mô hình cho các tình huống thực tế.</w:t>
      </w:r>
    </w:p>
    <w:p w14:paraId="218818F5" w14:textId="77777777" w:rsidR="003A4CB4" w:rsidRDefault="003A4CB4">
      <w:pPr>
        <w:jc w:val="left"/>
        <w:rPr>
          <w:rFonts w:eastAsiaTheme="majorEastAsia" w:cstheme="majorBidi"/>
          <w:b/>
          <w:color w:val="auto"/>
          <w:szCs w:val="32"/>
        </w:rPr>
      </w:pPr>
      <w:r>
        <w:br w:type="page"/>
      </w:r>
    </w:p>
    <w:p w14:paraId="4212C6F1" w14:textId="66D10D50" w:rsidR="000275D1" w:rsidRDefault="000275D1" w:rsidP="0053393B">
      <w:pPr>
        <w:pStyle w:val="Heading1"/>
        <w:numPr>
          <w:ilvl w:val="0"/>
          <w:numId w:val="2"/>
        </w:numPr>
      </w:pPr>
      <w:bookmarkStart w:id="10" w:name="_Toc156292410"/>
      <w:r>
        <w:lastRenderedPageBreak/>
        <w:t>ĐỀ XUẤT CÁC MÔ HÌNH HỌC MÁY</w:t>
      </w:r>
      <w:bookmarkEnd w:id="10"/>
    </w:p>
    <w:p w14:paraId="19CF7D21" w14:textId="7C40A165" w:rsidR="000275D1" w:rsidRDefault="0053393B" w:rsidP="000275D1">
      <w:pPr>
        <w:pStyle w:val="Heading2"/>
      </w:pPr>
      <w:bookmarkStart w:id="11" w:name="_Toc156292411"/>
      <w:r>
        <w:t xml:space="preserve">4.1. </w:t>
      </w:r>
      <w:r w:rsidR="004E2371">
        <w:t>Sử dụng phương pháp Bag-of-Words kết hợp SVM</w:t>
      </w:r>
      <w:bookmarkEnd w:id="11"/>
    </w:p>
    <w:p w14:paraId="2F89440C" w14:textId="4BFCB75B" w:rsidR="003A4CB4" w:rsidRDefault="003A4CB4" w:rsidP="003A4CB4">
      <w:r>
        <w:t>Phương pháp Bag-of-Words (BoW)</w:t>
      </w:r>
      <w:r w:rsidR="003E0846">
        <w:fldChar w:fldCharType="begin"/>
      </w:r>
      <w:r w:rsidR="003E0846">
        <w:instrText xml:space="preserve"> ADDIN ZOTERO_ITEM CSL_CITATION {"citationID":"SeOEl7RP","properties":{"formattedCitation":"[2]","plainCitation":"[2]","noteIndex":0},"citationItems":[{"id":18,"uris":["http://zotero.org/users/local/2dQ1A0gr/items/L8JSJQ7A"],"itemData":{"id":18,"type":"entry-encyclopedia","abstract":"The bag-of-words model is a model of text which uses a representation of text that is based on an unordered collection (or \"bag\") of words. It is used in natural language processing and information retrieval (IR). It disregards word order (and thus any non-trivial notion of grammar) but captures multiplicity. The bag-of-words model has also been used for computer vision.The bag-of-words model is commonly used in methods of document classification where, for example, the (frequency of) occurrence of each word is used as a feature for training a classifier.An early reference to \"bag of words\" in a linguistic context can be found in Zellig Harris's 1954 article on Distributional Structure.","container-title":"Wikipedia","language":"en","license":"Creative Commons Attribution-ShareAlike License","note":"Page Version ID: 1189645647","source":"Wikipedia","title":"Bag-of-words model","URL":"https://en.wikipedia.org/w/index.php?title=Bag-of-words_model&amp;oldid=1189645647","accessed":{"date-parts":[["2024",1,16]]},"issued":{"date-parts":[["2023",12,13]]}}}],"schema":"https://github.com/citation-style-language/schema/raw/master/csl-citation.json"} </w:instrText>
      </w:r>
      <w:r w:rsidR="003E0846">
        <w:fldChar w:fldCharType="separate"/>
      </w:r>
      <w:r w:rsidR="003E0846" w:rsidRPr="003E0846">
        <w:t>[2]</w:t>
      </w:r>
      <w:r w:rsidR="003E0846">
        <w:fldChar w:fldCharType="end"/>
      </w:r>
      <w:r>
        <w:t xml:space="preserve"> là một khái niệm cơ bản và phổ biến trong xử lý ngôn ngữ tự nhiên (NLP) được sử dụng để biểu diễn văn bản. Ý tưởng chính của BoW là xem xét một đoạn văn bản như một "túi từ" (bag of words), nơi chúng ta bỏ qua thứ tự từ và chỉ quan tâm đến số lần xuất hiện của từ trong văn bản. Quá trình này bao gồm việc thu thập dữ liệu từ các nguồn như mô tả công ty, tiền xử lý văn bản để loại bỏ các stop words và chuyển đổi văn bản thành lowercase, sau đó xây dựng một từ điển bằng cách đếm số lần xuất hiện của từ trong toàn bộ tập dữ liệu. Mỗi văn bản sau đó được biểu diễn dưới dạng vector, với mỗi phần tử của vector tương ứng với số lần xuất hiện của từ trong từ điển. Phương pháp này thường được sử dụng trong các tác vụ như phân loại văn bản, phân tích ý kiến và dự đoán nhãn từ văn bản.</w:t>
      </w:r>
    </w:p>
    <w:p w14:paraId="009258E3" w14:textId="3C1708F2" w:rsidR="003A4CB4" w:rsidRDefault="003A4CB4" w:rsidP="003A4CB4">
      <w:r>
        <w:t>Support Vector Machine (SVM)</w:t>
      </w:r>
      <w:r w:rsidR="003E0846">
        <w:fldChar w:fldCharType="begin"/>
      </w:r>
      <w:r w:rsidR="003E0846">
        <w:instrText xml:space="preserve"> ADDIN ZOTERO_ITEM CSL_CITATION {"citationID":"eFPhnGvs","properties":{"formattedCitation":"[8]","plainCitation":"[8]","noteIndex":0},"citationItems":[{"id":32,"uris":["http://zotero.org/users/local/2dQ1A0gr/items/YBTH33AP"],"itemData":{"id":32,"type":"webpage","title":"Machine Learning cơ bản","URL":"https://machinelearningcoban.com/2017/04/09/smv/","accessed":{"date-parts":[["2024",1,16]]}}}],"schema":"https://github.com/citation-style-language/schema/raw/master/csl-citation.json"} </w:instrText>
      </w:r>
      <w:r w:rsidR="003E0846">
        <w:fldChar w:fldCharType="separate"/>
      </w:r>
      <w:r w:rsidR="003E0846">
        <w:fldChar w:fldCharType="end"/>
      </w:r>
      <w:r w:rsidR="003E0846">
        <w:t xml:space="preserve"> </w:t>
      </w:r>
      <w:r>
        <w:t>là một thuật toán học máy được ứng dụng rộng rãi trong phân loại và hồi quy</w:t>
      </w:r>
      <w:r w:rsidR="003E0846">
        <w:fldChar w:fldCharType="begin"/>
      </w:r>
      <w:r w:rsidR="003E0846">
        <w:instrText xml:space="preserve"> ADDIN ZOTERO_ITEM CSL_CITATION {"citationID":"H4J6ybmr","properties":{"formattedCitation":"[8]","plainCitation":"[8]","noteIndex":0},"citationItems":[{"id":32,"uris":["http://zotero.org/users/local/2dQ1A0gr/items/YBTH33AP"],"itemData":{"id":32,"type":"webpage","title":"Machine Learning cơ bản","URL":"https://machinelearningcoban.com/2017/04/09/smv/","accessed":{"date-parts":[["2024",1,16]]}}}],"schema":"https://github.com/citation-style-language/schema/raw/master/csl-citation.json"} </w:instrText>
      </w:r>
      <w:r w:rsidR="003E0846">
        <w:fldChar w:fldCharType="separate"/>
      </w:r>
      <w:r w:rsidR="003E0846" w:rsidRPr="003E0846">
        <w:t>[8]</w:t>
      </w:r>
      <w:r w:rsidR="003E0846">
        <w:fldChar w:fldCharType="end"/>
      </w:r>
      <w:r>
        <w:t>. SVM tìm ra một siêu phẳng (hyperplane) tốt nhất để phân tách giữa các lớp dữ liệu. Thuật toán này sử dụng các điểm dữ liệu gọi là vector hỗ trợ để xác định siêu phẳng và có khả năng áp dụng các hàm kernel để chuyển dữ liệu vào không gian cao chiều, giúp tìm ra siêu phẳng phân tách hiệu quả hơn. SVM thường được áp dụng trong nhiều lĩnh vực, bao gồm phân loại văn bản, hình ảnh và nhiều ứng dụng khác.</w:t>
      </w:r>
    </w:p>
    <w:p w14:paraId="6DDAE1E5" w14:textId="0968AA06" w:rsidR="003A4CB4" w:rsidRPr="003A4CB4" w:rsidRDefault="003A4CB4" w:rsidP="003A4CB4">
      <w:r>
        <w:t>Khi kết hợp BoW và SVM trong mô hình phân loại ngành nghề của công ty, chúng ta sẽ sử dụng BoW để biểu diễn mô tả công ty thành các vector. Sau đó, SVM được áp dụng để huấn luyện mô hình phân loại dựa trên các vector này. Quá trình này có thể bao gồm điều chỉnh tham số của SVM để tối ưu hóa hiệu suất mô hình, đảm bảo rằng mô hình có khả năng tổng quát hóa tốt trên tập dữ liệu và đưa ra dự đoán chính xác về ngành nghề của các công ty dựa trên mô tả của chúng.</w:t>
      </w:r>
    </w:p>
    <w:p w14:paraId="6A906951" w14:textId="6B79D645" w:rsidR="00E664BD" w:rsidRPr="00E664BD" w:rsidRDefault="0053393B" w:rsidP="00E664BD">
      <w:pPr>
        <w:pStyle w:val="Heading2"/>
      </w:pPr>
      <w:bookmarkStart w:id="12" w:name="_Toc156292412"/>
      <w:r>
        <w:t xml:space="preserve">4.2. </w:t>
      </w:r>
      <w:r w:rsidR="004E2371">
        <w:t>Sử dụng CNN cho Văn bản</w:t>
      </w:r>
      <w:bookmarkEnd w:id="12"/>
    </w:p>
    <w:p w14:paraId="013AB153" w14:textId="19574544" w:rsidR="00E664BD" w:rsidRDefault="00E664BD" w:rsidP="00E664BD">
      <w:r>
        <w:t>Sử dụng Convolutional Neural Network (CNN) cho xử lý văn bản là một phương pháp mạnh mẽ và đa dạng, bất chấp việc CNN thường được biết đến chủ yếu trong lĩnh vực xử lý hình ảnh. Trong bối cảnh này, CNN có thể được áp dụng để trích xuất đặc trưng quan trọng từ mô tả công ty, mở rộng khả năng ứng dụng của nó vào lĩnh vực xử lý ngôn ngữ tự nhiên</w:t>
      </w:r>
      <w:r w:rsidR="003E0846">
        <w:fldChar w:fldCharType="begin"/>
      </w:r>
      <w:r w:rsidR="006B2513">
        <w:instrText xml:space="preserve"> ADDIN ZOTERO_ITEM CSL_CITATION {"citationID":"mGsPzzKu","properties":{"formattedCitation":"[6]","plainCitation":"[6]","noteIndex":0},"citationItems":[{"id":26,"uris":["http://zotero.org/users/local/2dQ1A0gr/items/3SBTDFP7"],"itemData":{"id":26,"type":"post-weblog","language":"en-US","title":"Thuật toán CNN trong xử lý ngôn ngữ tự nhiên – Luyện Code","URL":"https://blog.luyencode.net/thuat-toan-cnn-trong-nlp/","accessed":{"date-parts":[["2024",1,16]]},"issued":{"date-parts":[["2018",7,18]]}}}],"schema":"https://github.com/citation-style-language/schema/raw/master/csl-citation.json"} </w:instrText>
      </w:r>
      <w:r w:rsidR="003E0846">
        <w:fldChar w:fldCharType="separate"/>
      </w:r>
      <w:r w:rsidR="006B2513" w:rsidRPr="006B2513">
        <w:t>[6]</w:t>
      </w:r>
      <w:r w:rsidR="003E0846">
        <w:fldChar w:fldCharType="end"/>
      </w:r>
      <w:r>
        <w:t>.</w:t>
      </w:r>
    </w:p>
    <w:p w14:paraId="07B0D3E2" w14:textId="59514148" w:rsidR="00E664BD" w:rsidRDefault="00E664BD" w:rsidP="00E664BD">
      <w:r>
        <w:t>Khái niệm cơ bản của CNN trong ngữ cảnh xử lý văn bản là sử dụng các lớp convolution để tìm ra các đặc trưng quan trọng từ dữ liệu. Các embedding layer được sử dụng để chuyển đổi từ văn bản thành các vector có chiều thấp, và sau đó, văn bản được chia thành các cửa sổ nhỏ để áp dụng lớp convolution. Qua các lớp convolution, CNN học được các đặc trưng cấp độ cao từ các cụm từ, giữ lại thông tin về thứ tự của chúng.</w:t>
      </w:r>
    </w:p>
    <w:p w14:paraId="6736172D" w14:textId="64562EE0" w:rsidR="00E664BD" w:rsidRDefault="00E664BD" w:rsidP="00E664BD">
      <w:r>
        <w:t>Max pooling và Fully Connected Layers được sử dụng sau lớp convolution để giảm kích thước của đầu ra và giữ lại đặc trưng quan trọng. Các lớp fully connected cuối cùng được sử dụng để thực hiện phân loại, đưa ra dự đoán về ngành nghề của công ty dựa trên mô tả của nó.</w:t>
      </w:r>
    </w:p>
    <w:p w14:paraId="7FA796E5" w14:textId="5C7A8BE8" w:rsidR="00E664BD" w:rsidRDefault="00E664BD" w:rsidP="00E664BD">
      <w:r>
        <w:t>Để tránh overfitting, CNN thường sử dụng kỹ thuật dropout và các kỹ thuật regularization để kiểm soát trọng số của mô hình trong quá trình huấn luyện. Quá trình huấn luyện mô hình CNN thường đòi hỏi sự chú ý đặc biệt đối với các siêu tham số và quá trình tinh chỉnh chúng để đạt được hiệu suất tốt nhất.</w:t>
      </w:r>
    </w:p>
    <w:p w14:paraId="2944F6DB" w14:textId="5B54BA43" w:rsidR="00E664BD" w:rsidRDefault="00E664BD" w:rsidP="00E664BD">
      <w:pPr>
        <w:rPr>
          <w:rFonts w:eastAsiaTheme="majorEastAsia" w:cstheme="majorBidi"/>
          <w:b/>
          <w:color w:val="auto"/>
          <w:szCs w:val="32"/>
        </w:rPr>
      </w:pPr>
      <w:r>
        <w:t>Khi so sánh giữa Bag-of-Words (BoW) và CNN, BoW biểu diễn dựa trên số lượng từ xuất hiện trong văn bản và không giữ thông tin về thứ tự từ. Nó thích hợp cho các vấn đề đơn giản và dữ liệu lớn. Ngược lại, CNN học được các đặc trưng từ các cửa sổ nhỏ của văn bản, giữ lại thông tin về thứ tự của từ và thích hợp cho việc xử lý dữ liệu có cấu trúc phức tạp hơn. Sự lựa chọn giữa BoW và CNN phụ thuộc vào độ phức tạp của vấn đề và mức độ chi tiết thông tin cần thiết để đạt được hiệu suất cao.</w:t>
      </w:r>
      <w:r>
        <w:br w:type="page"/>
      </w:r>
    </w:p>
    <w:p w14:paraId="4172D7A6" w14:textId="061A2530" w:rsidR="00751066" w:rsidRDefault="00751066" w:rsidP="0053393B">
      <w:pPr>
        <w:pStyle w:val="Heading1"/>
        <w:numPr>
          <w:ilvl w:val="0"/>
          <w:numId w:val="2"/>
        </w:numPr>
      </w:pPr>
      <w:bookmarkStart w:id="13" w:name="_Toc156292413"/>
      <w:r>
        <w:lastRenderedPageBreak/>
        <w:t>THỰC THI MÔ HÌNH</w:t>
      </w:r>
      <w:bookmarkEnd w:id="13"/>
    </w:p>
    <w:p w14:paraId="2D79691C" w14:textId="68927457" w:rsidR="00751066" w:rsidRDefault="0053393B" w:rsidP="00140B06">
      <w:pPr>
        <w:pStyle w:val="Heading2"/>
      </w:pPr>
      <w:bookmarkStart w:id="14" w:name="_Toc156292414"/>
      <w:r>
        <w:t xml:space="preserve">5.1. </w:t>
      </w:r>
      <w:r w:rsidR="00140B06">
        <w:t>Mô hình BoW kết hợp SVM</w:t>
      </w:r>
      <w:bookmarkEnd w:id="14"/>
    </w:p>
    <w:p w14:paraId="4A12E82E" w14:textId="657EA336" w:rsidR="00140B06" w:rsidRDefault="0053393B" w:rsidP="004B781A">
      <w:pPr>
        <w:pStyle w:val="Heading3"/>
      </w:pPr>
      <w:bookmarkStart w:id="15" w:name="_Toc156292415"/>
      <w:r>
        <w:t xml:space="preserve">5.1.1. </w:t>
      </w:r>
      <w:r w:rsidR="00140B06">
        <w:t>Xây dựng mô hình</w:t>
      </w:r>
      <w:bookmarkEnd w:id="15"/>
    </w:p>
    <w:p w14:paraId="53768CA8" w14:textId="2416E207" w:rsidR="00E664BD" w:rsidRDefault="00E664BD" w:rsidP="00E664BD">
      <w:r>
        <w:t>Quá trình huấn luyện mô hình SVM bằng phương pháp Bag-of-Words (BoW) để dự đoán ngành nghề của công ty dựa trên mô tả công ty là một quá trình chi tiết và cân nhắc cẩn thận với các bước nhất định nhằm đảm bảo hiệu suất và chất lượng của mô hình. Dưới đây là mô tả chi tiết về từng bước của quá trình này:</w:t>
      </w:r>
    </w:p>
    <w:p w14:paraId="05FEE6C5" w14:textId="745D60D5" w:rsidR="00E664BD" w:rsidRDefault="00E664BD" w:rsidP="00E664BD">
      <w:r>
        <w:t>Chuẩn bị Dữ liệu:</w:t>
      </w:r>
    </w:p>
    <w:p w14:paraId="1EE7CFF6" w14:textId="77777777" w:rsidR="00E664BD" w:rsidRDefault="00E664BD" w:rsidP="00E664BD">
      <w:r>
        <w:t xml:space="preserve">   - Sử dụng `CountVectorizer` để chuyển đổi mô tả công ty thành ma trận Bag-of-Words. Điều này bao gồm việc xây dựng một từ điển từ toàn bộ tập dữ liệu, sau đó biểu diễn mỗi mô tả công ty dưới dạng vector, với mỗi phần tử của vector là tần suất xuất hiện của từ trong từ điển.</w:t>
      </w:r>
    </w:p>
    <w:p w14:paraId="32B32C80" w14:textId="08519F15" w:rsidR="00E664BD" w:rsidRDefault="00E664BD" w:rsidP="00E664BD">
      <w:r>
        <w:t xml:space="preserve">   - Ma trận Bag-of-Words này sẽ đóng vai trò quan trọng trong quá trình huấn luyện, vì nó bám sát vào sự xuất hiện của từng từ trong mô tả, giúp mô hình SVM hiểu rõ mối liên kết giữa các từ và ngành nghề.</w:t>
      </w:r>
    </w:p>
    <w:p w14:paraId="1EBEFEF2" w14:textId="0F11C9A8" w:rsidR="00E664BD" w:rsidRDefault="00E664BD" w:rsidP="00E664BD">
      <w:r>
        <w:t>Chuẩn bị Nhãn:</w:t>
      </w:r>
    </w:p>
    <w:p w14:paraId="7F9A8E94" w14:textId="77777777" w:rsidR="00E664BD" w:rsidRDefault="00E664BD" w:rsidP="00E664BD">
      <w:r>
        <w:t xml:space="preserve">   - Sử dụng `LabelEncoder` để chuyển đổi nhãn ngành nghề thành dạng số. Việc này giúp mô hình SVM làm việc hiệu quả hơn vì nó có thể xử lý dữ liệu số hóa.</w:t>
      </w:r>
    </w:p>
    <w:p w14:paraId="658ABAB3" w14:textId="1547D3F1" w:rsidR="00E664BD" w:rsidRDefault="00E664BD" w:rsidP="00E664BD">
      <w:r>
        <w:t>Xây Dựng và Huấn Luyện Mô Hình SVM:</w:t>
      </w:r>
    </w:p>
    <w:p w14:paraId="16294829" w14:textId="77777777" w:rsidR="00E664BD" w:rsidRDefault="00E664BD" w:rsidP="00E664BD">
      <w:r>
        <w:t xml:space="preserve">   - Sử dụng máy học Support Vector Machine (SVM) với kernel tuyến tính. Lựa chọn kernel tuyến tính thường được ưu tiên trong các bài toán phân loại văn bản với Bag-of-Words vì tính đơn giản và hiệu quả của nó.</w:t>
      </w:r>
    </w:p>
    <w:p w14:paraId="575E199F" w14:textId="20F445B3" w:rsidR="00E664BD" w:rsidRDefault="00E664BD" w:rsidP="00E664BD">
      <w:r>
        <w:t xml:space="preserve">   - Thực hiện huấn luyện trên ma trận Bag-of-Words của tập dữ liệu huấn luyện và nhãn đã được chuyển đổi sang dạng số. Quá trình này đào tạo mô hình SVM để tối ưu hóa sự chính xác trong việc phân loại dữ liệu, và tham số C được sử dụng để kiểm soát độ linh hoạt của mô hình. Điều này giúp mô hình đạt được sự cân bằng giữa việc tìm hiểu từ dữ liệu huấn luyện và khả năng tổng quát hóa đối với dữ liệu mới.</w:t>
      </w:r>
    </w:p>
    <w:p w14:paraId="71AF1300" w14:textId="5009BF14" w:rsidR="00E664BD" w:rsidRDefault="00E664BD" w:rsidP="00E664BD">
      <w:r>
        <w:t>Quá trình này không chỉ giúp mô hình học được mối liên kết phức tạp giữa từng từ trong mô tả công ty và ngành nghề tương ứng, mà còn giúp đảm bảo rằng mô hình là một công cụ mạnh mẽ và linh hoạt cho việc dự đoán ngành nghề của các công ty dựa trên mô tả của chúng.</w:t>
      </w:r>
    </w:p>
    <w:p w14:paraId="13E80E7C" w14:textId="0DBA0418" w:rsidR="00BD509E" w:rsidRDefault="0053393B" w:rsidP="00052833">
      <w:pPr>
        <w:pStyle w:val="Heading3"/>
      </w:pPr>
      <w:bookmarkStart w:id="16" w:name="_Toc156292416"/>
      <w:r>
        <w:lastRenderedPageBreak/>
        <w:t xml:space="preserve">5.1.2. </w:t>
      </w:r>
      <w:r w:rsidR="00BD509E">
        <w:t>Kết quả</w:t>
      </w:r>
      <w:r w:rsidR="00052833">
        <w:t xml:space="preserve"> của mô hình</w:t>
      </w:r>
      <w:bookmarkEnd w:id="16"/>
    </w:p>
    <w:p w14:paraId="106291F3" w14:textId="77777777" w:rsidR="004B781A" w:rsidRDefault="006420D3" w:rsidP="004B781A">
      <w:pPr>
        <w:keepNext/>
        <w:jc w:val="center"/>
      </w:pPr>
      <w:r w:rsidRPr="006420D3">
        <w:rPr>
          <w:noProof/>
        </w:rPr>
        <w:drawing>
          <wp:inline distT="0" distB="0" distL="0" distR="0" wp14:anchorId="7A1DD16F" wp14:editId="64F8990A">
            <wp:extent cx="5433531" cy="5364945"/>
            <wp:effectExtent l="0" t="0" r="0" b="7620"/>
            <wp:docPr id="640986714"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86714" name="Picture 1" descr="A screenshot of a document&#10;&#10;Description automatically generated"/>
                    <pic:cNvPicPr/>
                  </pic:nvPicPr>
                  <pic:blipFill>
                    <a:blip r:embed="rId30"/>
                    <a:stretch>
                      <a:fillRect/>
                    </a:stretch>
                  </pic:blipFill>
                  <pic:spPr>
                    <a:xfrm>
                      <a:off x="0" y="0"/>
                      <a:ext cx="5433531" cy="5364945"/>
                    </a:xfrm>
                    <a:prstGeom prst="rect">
                      <a:avLst/>
                    </a:prstGeom>
                  </pic:spPr>
                </pic:pic>
              </a:graphicData>
            </a:graphic>
          </wp:inline>
        </w:drawing>
      </w:r>
    </w:p>
    <w:p w14:paraId="059F4E33" w14:textId="0C11EA63" w:rsidR="00BD509E" w:rsidRPr="004B781A" w:rsidRDefault="004B781A" w:rsidP="004B781A">
      <w:pPr>
        <w:pStyle w:val="Caption"/>
        <w:jc w:val="center"/>
        <w:rPr>
          <w:color w:val="auto"/>
          <w:sz w:val="22"/>
          <w:szCs w:val="22"/>
        </w:rPr>
      </w:pPr>
      <w:bookmarkStart w:id="17" w:name="_Toc156292428"/>
      <w:r w:rsidRPr="004B781A">
        <w:rPr>
          <w:color w:val="auto"/>
          <w:sz w:val="22"/>
          <w:szCs w:val="22"/>
        </w:rPr>
        <w:t xml:space="preserve">Hình </w:t>
      </w:r>
      <w:r w:rsidRPr="004B781A">
        <w:rPr>
          <w:color w:val="auto"/>
          <w:sz w:val="22"/>
          <w:szCs w:val="22"/>
        </w:rPr>
        <w:fldChar w:fldCharType="begin"/>
      </w:r>
      <w:r w:rsidRPr="004B781A">
        <w:rPr>
          <w:color w:val="auto"/>
          <w:sz w:val="22"/>
          <w:szCs w:val="22"/>
        </w:rPr>
        <w:instrText xml:space="preserve"> SEQ Hình \* ARABIC </w:instrText>
      </w:r>
      <w:r w:rsidRPr="004B781A">
        <w:rPr>
          <w:color w:val="auto"/>
          <w:sz w:val="22"/>
          <w:szCs w:val="22"/>
        </w:rPr>
        <w:fldChar w:fldCharType="separate"/>
      </w:r>
      <w:r>
        <w:rPr>
          <w:noProof/>
          <w:color w:val="auto"/>
          <w:sz w:val="22"/>
          <w:szCs w:val="22"/>
        </w:rPr>
        <w:t>5</w:t>
      </w:r>
      <w:r w:rsidRPr="004B781A">
        <w:rPr>
          <w:color w:val="auto"/>
          <w:sz w:val="22"/>
          <w:szCs w:val="22"/>
        </w:rPr>
        <w:fldChar w:fldCharType="end"/>
      </w:r>
      <w:r w:rsidRPr="004B781A">
        <w:rPr>
          <w:color w:val="auto"/>
          <w:sz w:val="22"/>
          <w:szCs w:val="22"/>
        </w:rPr>
        <w:t>. Kết quả của mô hình BoW - SVM</w:t>
      </w:r>
      <w:bookmarkEnd w:id="17"/>
    </w:p>
    <w:p w14:paraId="6957FE8A" w14:textId="327B1B8F" w:rsidR="00E664BD" w:rsidRDefault="00E664BD" w:rsidP="00E664BD">
      <w:r>
        <w:t>Mô hình hiện thực của chúng ta đã đạt được một độ chính xác đáng kể là 56.53%. Qua sự phân tích, chúng ta nhận thấy rằng mô hình thực sự xuất sắc trong việc dự đoán các ngành nghề như Colleges &amp; Universities, Civic &amp; Social Services, Restaurants &amp; Cafes, National Agencies,..., nơi mà khả năng dự đoán chính xác là rất cao.</w:t>
      </w:r>
    </w:p>
    <w:p w14:paraId="21C9BB51" w14:textId="0FBBCB83" w:rsidR="00E664BD" w:rsidRDefault="00E664BD" w:rsidP="00E664BD">
      <w:r>
        <w:t>Tuy nhiên, như mọi mô hình dự đoán, vẫn còn những khía cạnh mà chúng ta cần cải thiện. Chúng ta nhận thấy sự không chính xác xuất hiện trong việc dự đoán một số ngành nghề cụ thể như Computer Hardware Development, Consumer Product Manufacturing, Enterprise Software &amp; Network Solutions, Internet &amp; Web Services,... Điều này đặt ra một thách thức và cơ hội để cải thiện mô hình, có thể thông qua việc tăng cường dữ liệu hoặc điều chỉnh các tham số của mô hình để nâng cao khả năng tổng quát hóa.</w:t>
      </w:r>
    </w:p>
    <w:p w14:paraId="3F969AC2" w14:textId="77777777" w:rsidR="00E664BD" w:rsidRDefault="00E664BD" w:rsidP="00E664BD">
      <w:r>
        <w:t>Dù vậy, thành công của mô hình trong việc dự đoán nhiều ngành nghề chứng tỏ sự tiến triển và tiềm năng trong việc áp dụng phương pháp học máy vào lĩnh vực dự đoán ngành nghề của công ty. Điều quan trọng là chúng ta tiếp tục nghiên cứu và tối ưu hóa để tạo ra một mô hình mạnh mẽ và đáng tin cậy hơn.</w:t>
      </w:r>
    </w:p>
    <w:p w14:paraId="01F9A0BE" w14:textId="77777777" w:rsidR="006B2513" w:rsidRDefault="006B2513">
      <w:pPr>
        <w:jc w:val="left"/>
      </w:pPr>
      <w:r>
        <w:br w:type="page"/>
      </w:r>
    </w:p>
    <w:p w14:paraId="49E60F60" w14:textId="7B72E64A" w:rsidR="00BD509E" w:rsidRDefault="00BD509E" w:rsidP="00E664BD">
      <w:r>
        <w:lastRenderedPageBreak/>
        <w:t>Confusion Matrix</w:t>
      </w:r>
    </w:p>
    <w:p w14:paraId="3BCD3153" w14:textId="77777777" w:rsidR="004B781A" w:rsidRDefault="005B371D" w:rsidP="004B781A">
      <w:pPr>
        <w:keepNext/>
        <w:jc w:val="center"/>
      </w:pPr>
      <w:r w:rsidRPr="005B371D">
        <w:drawing>
          <wp:inline distT="0" distB="0" distL="0" distR="0" wp14:anchorId="0DFB8E1A" wp14:editId="1B0F3382">
            <wp:extent cx="5943600" cy="5505450"/>
            <wp:effectExtent l="0" t="0" r="0" b="0"/>
            <wp:docPr id="4" name="Picture 3" descr="A screenshot of a crossword puzzle&#10;&#10;Description automatically generated">
              <a:extLst xmlns:a="http://schemas.openxmlformats.org/drawingml/2006/main">
                <a:ext uri="{FF2B5EF4-FFF2-40B4-BE49-F238E27FC236}">
                  <a16:creationId xmlns:a16="http://schemas.microsoft.com/office/drawing/2014/main" id="{DF19636E-7B4B-D6F5-FBAD-3FB5825792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rossword puzzle&#10;&#10;Description automatically generated">
                      <a:extLst>
                        <a:ext uri="{FF2B5EF4-FFF2-40B4-BE49-F238E27FC236}">
                          <a16:creationId xmlns:a16="http://schemas.microsoft.com/office/drawing/2014/main" id="{DF19636E-7B4B-D6F5-FBAD-3FB58257924D}"/>
                        </a:ext>
                      </a:extLst>
                    </pic:cNvPr>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5505450"/>
                    </a:xfrm>
                    <a:prstGeom prst="rect">
                      <a:avLst/>
                    </a:prstGeom>
                    <a:noFill/>
                    <a:ln>
                      <a:noFill/>
                    </a:ln>
                  </pic:spPr>
                </pic:pic>
              </a:graphicData>
            </a:graphic>
          </wp:inline>
        </w:drawing>
      </w:r>
    </w:p>
    <w:p w14:paraId="1BE007D5" w14:textId="4C0DDC75" w:rsidR="00BD509E" w:rsidRPr="004B781A" w:rsidRDefault="004B781A" w:rsidP="004B781A">
      <w:pPr>
        <w:pStyle w:val="Caption"/>
        <w:jc w:val="center"/>
        <w:rPr>
          <w:color w:val="auto"/>
          <w:sz w:val="22"/>
          <w:szCs w:val="22"/>
        </w:rPr>
      </w:pPr>
      <w:bookmarkStart w:id="18" w:name="_Toc156292429"/>
      <w:r w:rsidRPr="004B781A">
        <w:rPr>
          <w:color w:val="auto"/>
          <w:sz w:val="22"/>
          <w:szCs w:val="22"/>
        </w:rPr>
        <w:t xml:space="preserve">Hình </w:t>
      </w:r>
      <w:r w:rsidRPr="004B781A">
        <w:rPr>
          <w:color w:val="auto"/>
          <w:sz w:val="22"/>
          <w:szCs w:val="22"/>
        </w:rPr>
        <w:fldChar w:fldCharType="begin"/>
      </w:r>
      <w:r w:rsidRPr="004B781A">
        <w:rPr>
          <w:color w:val="auto"/>
          <w:sz w:val="22"/>
          <w:szCs w:val="22"/>
        </w:rPr>
        <w:instrText xml:space="preserve"> SEQ Hình \* ARABIC </w:instrText>
      </w:r>
      <w:r w:rsidRPr="004B781A">
        <w:rPr>
          <w:color w:val="auto"/>
          <w:sz w:val="22"/>
          <w:szCs w:val="22"/>
        </w:rPr>
        <w:fldChar w:fldCharType="separate"/>
      </w:r>
      <w:r>
        <w:rPr>
          <w:noProof/>
          <w:color w:val="auto"/>
          <w:sz w:val="22"/>
          <w:szCs w:val="22"/>
        </w:rPr>
        <w:t>6</w:t>
      </w:r>
      <w:r w:rsidRPr="004B781A">
        <w:rPr>
          <w:color w:val="auto"/>
          <w:sz w:val="22"/>
          <w:szCs w:val="22"/>
        </w:rPr>
        <w:fldChar w:fldCharType="end"/>
      </w:r>
      <w:r w:rsidRPr="004B781A">
        <w:rPr>
          <w:color w:val="auto"/>
          <w:sz w:val="22"/>
          <w:szCs w:val="22"/>
        </w:rPr>
        <w:t>. Confusion Matrix của mô hình BoW-SVM</w:t>
      </w:r>
      <w:bookmarkEnd w:id="18"/>
    </w:p>
    <w:p w14:paraId="6045632A" w14:textId="23B848C2" w:rsidR="00E664BD" w:rsidRDefault="00E664BD" w:rsidP="00E664BD">
      <w:r>
        <w:t>Qua việc phân tích confusion matrix, ta nhận thấy rằng đường chéo chính của nó khá đậm, cho thấy mô hình của chúng ta đã có những dự đoán chính xác và đáng tin cậy</w:t>
      </w:r>
      <w:r w:rsidR="006B2513">
        <w:fldChar w:fldCharType="begin"/>
      </w:r>
      <w:r w:rsidR="006B2513">
        <w:instrText xml:space="preserve"> ADDIN ZOTERO_ITEM CSL_CITATION {"citationID":"1xE0orKs","properties":{"formattedCitation":"[9]","plainCitation":"[9]","noteIndex":0},"citationItems":[{"id":34,"uris":["http://zotero.org/users/local/2dQ1A0gr/items/X38HI78J"],"itemData":{"id":34,"type":"webpage","abstract":"Trong những bài toán phân loại lớp, sau khi đã xử lý dữ liệu và đưa vào mô hình học máy, đầu ra của mô hình sẽ là một vector xác suất tương ứng của từng lớp. Ta có thể đánh giá mức độ chính xác của mô hình thông qua chỉ số về accuracy .","language":"en","title":"Tìm hiểu về Confusion matrix trong Machine Learning? - Viblo","title-short":"Tìm hiểu về Confusion matrix trong Machine Learning?","URL":"https://viblo.asia/p/tim-hieu-ve-confusion-matrix-trong-machine-learning-Az45bRpo5xY","accessed":{"date-parts":[["2024",1,16]]},"issued":{"date-parts":[["2022",3,7]]}}}],"schema":"https://github.com/citation-style-language/schema/raw/master/csl-citation.json"} </w:instrText>
      </w:r>
      <w:r w:rsidR="006B2513">
        <w:fldChar w:fldCharType="separate"/>
      </w:r>
      <w:r w:rsidR="006B2513" w:rsidRPr="006B2513">
        <w:t>[9]</w:t>
      </w:r>
      <w:r w:rsidR="006B2513">
        <w:fldChar w:fldCharType="end"/>
      </w:r>
      <w:r>
        <w:t>. Tuy nhiên, đối diện với sự thành công đó, vẫn tồn tại những sự nhầm lẫn đáng kể, đặc biệt là trong việc dự đoán các ngành nghề như Computer Hardware Development, Internet &amp; Web Services, và Enterprise Software &amp; Network Solutions.</w:t>
      </w:r>
    </w:p>
    <w:p w14:paraId="7A75CA50" w14:textId="7BE07F3D" w:rsidR="00E664BD" w:rsidRDefault="00E664BD" w:rsidP="00E664BD">
      <w:r>
        <w:t>Điều này đưa ra một cơ hội quan trọng để cải thiện mô hình. Bằng cách tập trung vào những ngành nghề này và tìm hiểu kỹ hơn về đặc trưng cụ thể của chúng, ta có thể điều chỉnh mô hình để nâng cao khả năng dự đoán chính xác trong các trường hợp này. Có thể sẽ cần tăng cường dữ liệu cho các ngành nghề đặc biệt này hoặc điều chỉnh các tham số của mô hình để đạt được sự cân bằng tốt hơn giữa độ chính xác và tổng quát hóa.</w:t>
      </w:r>
    </w:p>
    <w:p w14:paraId="388A2763" w14:textId="13DF62DD" w:rsidR="00E664BD" w:rsidRDefault="00E664BD" w:rsidP="00E664BD">
      <w:r>
        <w:t>Mặc dù vẫn còn những thách thức, nhưng sự nhìn nhận sâu sắc vào confusion matrix là một công cụ hữu ích để chúng ta hiểu rõ hơn về hiệu suất của mô hình và hướng đi để cải thiện nó. Điều này cũng là một phần quan trọng trong quá trình liên tục tối ưu hóa và phát triển mô hình dự đoán ngành nghề công ty.</w:t>
      </w:r>
    </w:p>
    <w:p w14:paraId="35044F17" w14:textId="69262E31" w:rsidR="00671103" w:rsidRDefault="0053393B" w:rsidP="00052833">
      <w:pPr>
        <w:pStyle w:val="Heading3"/>
      </w:pPr>
      <w:bookmarkStart w:id="19" w:name="_Toc156292417"/>
      <w:r>
        <w:lastRenderedPageBreak/>
        <w:t xml:space="preserve">5.1.3. </w:t>
      </w:r>
      <w:r w:rsidR="00052833">
        <w:t>Kết quả dự đoán của mô hình</w:t>
      </w:r>
      <w:bookmarkEnd w:id="19"/>
    </w:p>
    <w:p w14:paraId="06E63CDE" w14:textId="29EBE6E9" w:rsidR="00671103" w:rsidRDefault="00671103" w:rsidP="00BD509E">
      <w:r>
        <w:t>Dự đoán mô tả của Starbucks</w:t>
      </w:r>
    </w:p>
    <w:p w14:paraId="4F623A40" w14:textId="1ABD7610" w:rsidR="00671103" w:rsidRDefault="005B371D" w:rsidP="00BD509E">
      <w:r w:rsidRPr="005B371D">
        <w:drawing>
          <wp:inline distT="0" distB="0" distL="0" distR="0" wp14:anchorId="71670E4A" wp14:editId="024BA84A">
            <wp:extent cx="5943600" cy="1228090"/>
            <wp:effectExtent l="0" t="0" r="0" b="0"/>
            <wp:docPr id="480848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848938" name=""/>
                    <pic:cNvPicPr/>
                  </pic:nvPicPr>
                  <pic:blipFill>
                    <a:blip r:embed="rId32"/>
                    <a:stretch>
                      <a:fillRect/>
                    </a:stretch>
                  </pic:blipFill>
                  <pic:spPr>
                    <a:xfrm>
                      <a:off x="0" y="0"/>
                      <a:ext cx="5943600" cy="1228090"/>
                    </a:xfrm>
                    <a:prstGeom prst="rect">
                      <a:avLst/>
                    </a:prstGeom>
                  </pic:spPr>
                </pic:pic>
              </a:graphicData>
            </a:graphic>
          </wp:inline>
        </w:drawing>
      </w:r>
    </w:p>
    <w:p w14:paraId="6E77D050" w14:textId="24CBC3B2" w:rsidR="00671103" w:rsidRDefault="00671103" w:rsidP="00BD509E">
      <w:r>
        <w:t>Dự đoán mô tả của Google</w:t>
      </w:r>
    </w:p>
    <w:p w14:paraId="258C9876" w14:textId="48582DF4" w:rsidR="00671103" w:rsidRDefault="005B371D" w:rsidP="00BD509E">
      <w:r w:rsidRPr="005B371D">
        <w:drawing>
          <wp:inline distT="0" distB="0" distL="0" distR="0" wp14:anchorId="79E7D396" wp14:editId="1A6CAD58">
            <wp:extent cx="5943600" cy="1163955"/>
            <wp:effectExtent l="0" t="0" r="0" b="0"/>
            <wp:docPr id="872513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513059" name=""/>
                    <pic:cNvPicPr/>
                  </pic:nvPicPr>
                  <pic:blipFill>
                    <a:blip r:embed="rId33"/>
                    <a:stretch>
                      <a:fillRect/>
                    </a:stretch>
                  </pic:blipFill>
                  <pic:spPr>
                    <a:xfrm>
                      <a:off x="0" y="0"/>
                      <a:ext cx="5943600" cy="1163955"/>
                    </a:xfrm>
                    <a:prstGeom prst="rect">
                      <a:avLst/>
                    </a:prstGeom>
                  </pic:spPr>
                </pic:pic>
              </a:graphicData>
            </a:graphic>
          </wp:inline>
        </w:drawing>
      </w:r>
    </w:p>
    <w:p w14:paraId="3378933F" w14:textId="25E073F5" w:rsidR="00671103" w:rsidRDefault="00671103" w:rsidP="00BD509E">
      <w:r>
        <w:t xml:space="preserve">Dự đoán mô tả của công ty </w:t>
      </w:r>
      <w:r w:rsidR="005B371D">
        <w:t>FPT</w:t>
      </w:r>
    </w:p>
    <w:p w14:paraId="619133F0" w14:textId="186D0653" w:rsidR="00671103" w:rsidRDefault="005B371D" w:rsidP="00BD509E">
      <w:r w:rsidRPr="005B371D">
        <w:drawing>
          <wp:inline distT="0" distB="0" distL="0" distR="0" wp14:anchorId="299850E1" wp14:editId="38DE5073">
            <wp:extent cx="5943600" cy="1193800"/>
            <wp:effectExtent l="0" t="0" r="0" b="6350"/>
            <wp:docPr id="208979552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95526" name="Picture 1" descr="A screenshot of a computer program&#10;&#10;Description automatically generated"/>
                    <pic:cNvPicPr/>
                  </pic:nvPicPr>
                  <pic:blipFill>
                    <a:blip r:embed="rId34"/>
                    <a:stretch>
                      <a:fillRect/>
                    </a:stretch>
                  </pic:blipFill>
                  <pic:spPr>
                    <a:xfrm>
                      <a:off x="0" y="0"/>
                      <a:ext cx="5943600" cy="1193800"/>
                    </a:xfrm>
                    <a:prstGeom prst="rect">
                      <a:avLst/>
                    </a:prstGeom>
                  </pic:spPr>
                </pic:pic>
              </a:graphicData>
            </a:graphic>
          </wp:inline>
        </w:drawing>
      </w:r>
    </w:p>
    <w:p w14:paraId="4F314B5C" w14:textId="77777777" w:rsidR="006B2513" w:rsidRDefault="006B2513">
      <w:pPr>
        <w:jc w:val="left"/>
        <w:rPr>
          <w:rFonts w:eastAsiaTheme="majorEastAsia" w:cstheme="majorBidi"/>
          <w:b/>
          <w:color w:val="auto"/>
          <w:szCs w:val="26"/>
        </w:rPr>
      </w:pPr>
      <w:r>
        <w:br w:type="page"/>
      </w:r>
    </w:p>
    <w:p w14:paraId="7136F237" w14:textId="6098563D" w:rsidR="00140B06" w:rsidRDefault="0053393B" w:rsidP="00140B06">
      <w:pPr>
        <w:pStyle w:val="Heading2"/>
      </w:pPr>
      <w:bookmarkStart w:id="20" w:name="_Toc156292418"/>
      <w:r>
        <w:lastRenderedPageBreak/>
        <w:t xml:space="preserve">5.2. </w:t>
      </w:r>
      <w:r w:rsidR="00140B06">
        <w:t>Mô hình CNN cho Văn bản</w:t>
      </w:r>
      <w:bookmarkEnd w:id="20"/>
    </w:p>
    <w:p w14:paraId="700586A8" w14:textId="5D4CD3BF" w:rsidR="00E8213D" w:rsidRDefault="0053393B" w:rsidP="004B781A">
      <w:pPr>
        <w:pStyle w:val="Heading3"/>
      </w:pPr>
      <w:bookmarkStart w:id="21" w:name="_Toc156292419"/>
      <w:r>
        <w:t xml:space="preserve">5.2.1. </w:t>
      </w:r>
      <w:r w:rsidR="00E8213D">
        <w:t>Xây dựng mô hình</w:t>
      </w:r>
      <w:bookmarkEnd w:id="21"/>
    </w:p>
    <w:p w14:paraId="57D74C30" w14:textId="77777777" w:rsidR="004B781A" w:rsidRDefault="004B781A" w:rsidP="004B781A">
      <w:r>
        <w:t>Quá trình huấn luyện mô hình Convolutional Neural Network (CNN) để dự đoán ngành nghề của công ty dựa trên mô tả công ty là một quá trình phức tạp và linh hoạt, bao gồm các bước chi tiết sau đây:</w:t>
      </w:r>
    </w:p>
    <w:p w14:paraId="05DC98E4" w14:textId="0F4EA9DD" w:rsidR="004B781A" w:rsidRDefault="004B781A" w:rsidP="004B781A">
      <w:r>
        <w:t>Chuẩn Bị Dữ Liệu Cho Mô Hình:</w:t>
      </w:r>
    </w:p>
    <w:p w14:paraId="7AE21DA5" w14:textId="51EC3F6D" w:rsidR="004B781A" w:rsidRDefault="004B781A" w:rsidP="004B781A">
      <w:r>
        <w:t xml:space="preserve">   - Chuyển đổi Mô Tả Công Ty thành Dãy Số: Sử dụng `Tokenizer` để ánh xạ từng từ trong mô tả công ty thành các số nguyên, tạo ra một biểu diễn dãy số của văn bản.</w:t>
      </w:r>
    </w:p>
    <w:p w14:paraId="7C428499" w14:textId="77777777" w:rsidR="004B781A" w:rsidRDefault="004B781A" w:rsidP="004B781A">
      <w:r>
        <w:t xml:space="preserve">   - Đảm Bảo Độ Dài Đồng Đều: Sử dụng `pad_sequences` để điều chỉnh độ dài của các dãy số, đảm bảo rằng mỗi mô tả có độ dài như nhau, điều này quan trọng để mô hình có thể xử lý chúng hiệu quả.</w:t>
      </w:r>
    </w:p>
    <w:p w14:paraId="2B854EFF" w14:textId="5769432A" w:rsidR="004B781A" w:rsidRDefault="004B781A" w:rsidP="004B781A">
      <w:r>
        <w:t>Xây Dựng Mô Hình CNN:</w:t>
      </w:r>
    </w:p>
    <w:p w14:paraId="3434588A" w14:textId="59428A53" w:rsidR="004B781A" w:rsidRDefault="004B781A" w:rsidP="004B781A">
      <w:r>
        <w:t xml:space="preserve">   - Mô Hình Tuần Tự: Sử dụng `Sequential()` để xây dựng mô hình, tạo ra một chuỗi các lớp được thêm vào theo thứ tự từ đầu vào đến đầu ra.</w:t>
      </w:r>
    </w:p>
    <w:p w14:paraId="5735800C" w14:textId="6027B7A2" w:rsidR="004B781A" w:rsidRDefault="004B781A" w:rsidP="004B781A">
      <w:r>
        <w:t xml:space="preserve">   - Chuyển Đổi Từ Vựng: Áp dụng lớp `Embedding` để chuyển đổi từng từ trong từ vựng thành các vector có chiều thấp, giúp mô hình hiểu được mối quan hệ giữa các từ.</w:t>
      </w:r>
    </w:p>
    <w:p w14:paraId="3A7E2500" w14:textId="56235629" w:rsidR="004B781A" w:rsidRDefault="004B781A" w:rsidP="004B781A">
      <w:r>
        <w:t xml:space="preserve">   - Lớp Convolution (Conv1D): Thêm lớp convolution với 128 bộ lọc, kích thước cửa sổ là 5 và hàm kích hoạt là ReLU. Lớp này giúp mô hình học được các đặc trưng quan trọng từ dữ liệu.</w:t>
      </w:r>
    </w:p>
    <w:p w14:paraId="145E4645" w14:textId="2522486B" w:rsidR="004B781A" w:rsidRDefault="004B781A" w:rsidP="004B781A">
      <w:r>
        <w:t xml:space="preserve">   - Lớp GlobalMaxPooling1D: Áp dụng lớp pooling để giảm chiều dài của đầu ra, giữ lại thông tin quan trọng nhất.</w:t>
      </w:r>
    </w:p>
    <w:p w14:paraId="7FBA93AA" w14:textId="6B8A0DB4" w:rsidR="004B781A" w:rsidRDefault="004B781A" w:rsidP="004B781A">
      <w:r>
        <w:t xml:space="preserve">   - Lớp Fully Connected (Dense): Thêm lớp fully connected với 64 neuron và hàm kích hoạt ReLU để học các mối quan hệ phức tạp giữa các đặc trưng đã học được.</w:t>
      </w:r>
    </w:p>
    <w:p w14:paraId="33BFCF5A" w14:textId="72EA6200" w:rsidR="004B781A" w:rsidRDefault="004B781A" w:rsidP="004B781A">
      <w:r>
        <w:t xml:space="preserve">   - Lớp Dropout: Áp dụng lớp dropout để ngăn chặn hiện tượng overfitting bằng cách ngẫu nhiên loại bỏ một số neuron trong quá trình huấn luyện.</w:t>
      </w:r>
    </w:p>
    <w:p w14:paraId="5989A3FA" w14:textId="77777777" w:rsidR="004B781A" w:rsidRDefault="004B781A" w:rsidP="004B781A">
      <w:r>
        <w:t xml:space="preserve">   - Lớp Output: Cuối cùng, thêm lớp output với số neuron bằng số lớp đầu ra và hàm kích hoạt softmax để dự đoán xác suất của mỗi lớp.</w:t>
      </w:r>
    </w:p>
    <w:p w14:paraId="2C6130C2" w14:textId="676CF1EB" w:rsidR="004B781A" w:rsidRDefault="004B781A" w:rsidP="004B781A">
      <w:r>
        <w:t>Biên Dịch Mô Hình:</w:t>
      </w:r>
    </w:p>
    <w:p w14:paraId="41BF41FA" w14:textId="11AB4BF3" w:rsidR="004B781A" w:rsidRPr="004B781A" w:rsidRDefault="004B781A" w:rsidP="004B781A">
      <w:r>
        <w:t xml:space="preserve">   - Cấu Hình Mô Hình: Sử dụng `compile` để cấu hình mô hình với optimizer là 'adam', hàm loss là 'sparse_categorical_crossentropy', và độ đo hiệu suất là 'accuracy'. Cấu hình này giúp mô hình được huấn luyện hiệu quả để dự đoán ngành nghề của công ty dựa trên mô tả.</w:t>
      </w:r>
    </w:p>
    <w:p w14:paraId="6EBE8692" w14:textId="42755A78" w:rsidR="00E8213D" w:rsidRDefault="0053393B" w:rsidP="00052833">
      <w:pPr>
        <w:pStyle w:val="Heading3"/>
      </w:pPr>
      <w:bookmarkStart w:id="22" w:name="_Toc156292420"/>
      <w:r>
        <w:t xml:space="preserve">5.2.2. </w:t>
      </w:r>
      <w:r w:rsidR="00E8213D">
        <w:t>Kết quả</w:t>
      </w:r>
      <w:r w:rsidR="00052833">
        <w:t xml:space="preserve"> của mô hình</w:t>
      </w:r>
      <w:bookmarkEnd w:id="22"/>
    </w:p>
    <w:p w14:paraId="010EEFBE" w14:textId="6040937B" w:rsidR="00E8213D" w:rsidRDefault="006420D3" w:rsidP="00E8213D">
      <w:r w:rsidRPr="006420D3">
        <w:rPr>
          <w:noProof/>
        </w:rPr>
        <w:drawing>
          <wp:inline distT="0" distB="0" distL="0" distR="0" wp14:anchorId="2866CA59" wp14:editId="232F8B76">
            <wp:extent cx="3368040" cy="862838"/>
            <wp:effectExtent l="0" t="0" r="3810" b="0"/>
            <wp:docPr id="97440700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407002" name="Picture 1" descr="A screenshot of a computer code&#10;&#10;Description automatically generated"/>
                    <pic:cNvPicPr/>
                  </pic:nvPicPr>
                  <pic:blipFill>
                    <a:blip r:embed="rId35"/>
                    <a:stretch>
                      <a:fillRect/>
                    </a:stretch>
                  </pic:blipFill>
                  <pic:spPr>
                    <a:xfrm>
                      <a:off x="0" y="0"/>
                      <a:ext cx="3397892" cy="870486"/>
                    </a:xfrm>
                    <a:prstGeom prst="rect">
                      <a:avLst/>
                    </a:prstGeom>
                  </pic:spPr>
                </pic:pic>
              </a:graphicData>
            </a:graphic>
          </wp:inline>
        </w:drawing>
      </w:r>
    </w:p>
    <w:p w14:paraId="38F39EF0" w14:textId="76B9D782" w:rsidR="00E664BD" w:rsidRDefault="00E664BD" w:rsidP="00E664BD">
      <w:r>
        <w:t>Sau 100 epoch, mô hình đã đạt được độ chính xác là 45.53%. Kết quả này là một biểu hiện của quá trình học của mô hình trên tập dữ liệu huấn luyện qua nhiều vòng lặp, và cung cấp một cái nhìn tổng quan về khả năng dự đoán của nó trên tập kiểm tra.</w:t>
      </w:r>
    </w:p>
    <w:p w14:paraId="75253D51" w14:textId="77777777" w:rsidR="00E664BD" w:rsidRDefault="00E664BD" w:rsidP="00E664BD">
      <w:r>
        <w:lastRenderedPageBreak/>
        <w:t>Mặc dù độ chính xác này có thể được xem xét là một kết quả khá, nhưng nó cũng đặt ra câu hỏi về cơ hội cải thiện. Trong quá trình tiếp theo, có thể tăng số lượng epoch, điều chỉnh tỷ lệ học (learning rate), hoặc thực hiện các điều chỉnh khác trên mô hình để kiểm soát và cải thiện hiệu suất của nó.</w:t>
      </w:r>
    </w:p>
    <w:p w14:paraId="0B577039" w14:textId="69B47183" w:rsidR="00E8213D" w:rsidRDefault="00E8213D" w:rsidP="00E8213D">
      <w:r>
        <w:t>Confusion Matrix</w:t>
      </w:r>
    </w:p>
    <w:p w14:paraId="2EB6078A" w14:textId="77777777" w:rsidR="004B781A" w:rsidRDefault="006420D3" w:rsidP="004B781A">
      <w:pPr>
        <w:keepNext/>
        <w:jc w:val="center"/>
      </w:pPr>
      <w:r>
        <w:rPr>
          <w:noProof/>
        </w:rPr>
        <w:drawing>
          <wp:inline distT="0" distB="0" distL="0" distR="0" wp14:anchorId="56EC2890" wp14:editId="3E5F2559">
            <wp:extent cx="4777740" cy="4425535"/>
            <wp:effectExtent l="0" t="0" r="3810" b="0"/>
            <wp:docPr id="47643145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431456" name="Picture 2" descr="A screenshot of a computer&#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79023" cy="4426723"/>
                    </a:xfrm>
                    <a:prstGeom prst="rect">
                      <a:avLst/>
                    </a:prstGeom>
                    <a:noFill/>
                    <a:ln>
                      <a:noFill/>
                    </a:ln>
                  </pic:spPr>
                </pic:pic>
              </a:graphicData>
            </a:graphic>
          </wp:inline>
        </w:drawing>
      </w:r>
    </w:p>
    <w:p w14:paraId="51B5228C" w14:textId="2D75DD84" w:rsidR="00E8213D" w:rsidRPr="004B781A" w:rsidRDefault="004B781A" w:rsidP="004B781A">
      <w:pPr>
        <w:pStyle w:val="Caption"/>
        <w:jc w:val="center"/>
        <w:rPr>
          <w:color w:val="auto"/>
          <w:sz w:val="22"/>
          <w:szCs w:val="22"/>
        </w:rPr>
      </w:pPr>
      <w:bookmarkStart w:id="23" w:name="_Toc156292430"/>
      <w:r w:rsidRPr="004B781A">
        <w:rPr>
          <w:color w:val="auto"/>
          <w:sz w:val="22"/>
          <w:szCs w:val="22"/>
        </w:rPr>
        <w:t xml:space="preserve">Hình </w:t>
      </w:r>
      <w:r w:rsidRPr="004B781A">
        <w:rPr>
          <w:color w:val="auto"/>
          <w:sz w:val="22"/>
          <w:szCs w:val="22"/>
        </w:rPr>
        <w:fldChar w:fldCharType="begin"/>
      </w:r>
      <w:r w:rsidRPr="004B781A">
        <w:rPr>
          <w:color w:val="auto"/>
          <w:sz w:val="22"/>
          <w:szCs w:val="22"/>
        </w:rPr>
        <w:instrText xml:space="preserve"> SEQ Hình \* ARABIC </w:instrText>
      </w:r>
      <w:r w:rsidRPr="004B781A">
        <w:rPr>
          <w:color w:val="auto"/>
          <w:sz w:val="22"/>
          <w:szCs w:val="22"/>
        </w:rPr>
        <w:fldChar w:fldCharType="separate"/>
      </w:r>
      <w:r w:rsidRPr="004B781A">
        <w:rPr>
          <w:noProof/>
          <w:color w:val="auto"/>
          <w:sz w:val="22"/>
          <w:szCs w:val="22"/>
        </w:rPr>
        <w:t>7</w:t>
      </w:r>
      <w:r w:rsidRPr="004B781A">
        <w:rPr>
          <w:color w:val="auto"/>
          <w:sz w:val="22"/>
          <w:szCs w:val="22"/>
        </w:rPr>
        <w:fldChar w:fldCharType="end"/>
      </w:r>
      <w:r w:rsidRPr="004B781A">
        <w:rPr>
          <w:color w:val="auto"/>
          <w:sz w:val="22"/>
          <w:szCs w:val="22"/>
        </w:rPr>
        <w:t>. Confusion Matrix của mô hình CNN</w:t>
      </w:r>
      <w:bookmarkEnd w:id="23"/>
    </w:p>
    <w:p w14:paraId="4A4744DE" w14:textId="047F2CA3" w:rsidR="00E664BD" w:rsidRDefault="00E664BD" w:rsidP="00E664BD">
      <w:r>
        <w:t>Dựa vào confusion matrix, có thể thấy mô hình đang dự đoán khá tốt. Mô hình hiển thị sự chính xác đáng kể trong việc dự đoán các ngành nghề như Advertising &amp; Public Relations, Health Care Services &amp; Hospitals, và Colleges &amp; Universities. Điều này chứng tỏ khả năng ổn định và chính xác của mô hình đối với một số lĩnh vực chuyên sâu.</w:t>
      </w:r>
    </w:p>
    <w:p w14:paraId="001224DA" w14:textId="1DE01E6B" w:rsidR="00E664BD" w:rsidRDefault="00E664BD" w:rsidP="00E664BD">
      <w:r>
        <w:t>Tuy nhiên, vẫn còn một số sai lầm trong dự đoán, đặc biệt là trong việc phân biệt giữa Enterprise Software &amp; Network Solutions và các ngành nghề có liên quan đến Công nghệ, cũng như giữa Machinery Manufacturing và Electronics Manufacturing. Điều này đặt ra một thách thức trong việc cải thiện khả năng phân loại của mô hình trong những ngành nghề có đặc trưng tương đồng.</w:t>
      </w:r>
    </w:p>
    <w:p w14:paraId="055C4456" w14:textId="77777777" w:rsidR="00E664BD" w:rsidRDefault="00E664BD" w:rsidP="00E664BD">
      <w:r>
        <w:t>Để nâng cao hiệu suất, có thể cân nhắc tăng cường dữ liệu trong những lĩnh vực đó, điều chỉnh trọng số của mô hình, hoặc thực hiện fine-tuning để tối ưu hóa dự đoán. Bằng cách này, mô hình có thể học được các đặc trưng cụ thể và đặc biệt hóa khả năng phân biệt giữa các ngành nghề tương đồng.</w:t>
      </w:r>
    </w:p>
    <w:p w14:paraId="6999663D" w14:textId="480D5FB6" w:rsidR="00936DF0" w:rsidRDefault="0053393B" w:rsidP="00052833">
      <w:pPr>
        <w:pStyle w:val="Heading3"/>
      </w:pPr>
      <w:bookmarkStart w:id="24" w:name="_Toc156292421"/>
      <w:r>
        <w:t xml:space="preserve">5.2.3. </w:t>
      </w:r>
      <w:r w:rsidR="00936DF0">
        <w:t>Kết quả dự đoán</w:t>
      </w:r>
      <w:r w:rsidR="00052833">
        <w:t xml:space="preserve"> của mô hình</w:t>
      </w:r>
      <w:bookmarkEnd w:id="24"/>
    </w:p>
    <w:p w14:paraId="42E94D88" w14:textId="6C9F7F8C" w:rsidR="00936DF0" w:rsidRDefault="00E24CCE" w:rsidP="00E8213D">
      <w:r>
        <w:t>Dự đoán mô tả đại học Standford</w:t>
      </w:r>
    </w:p>
    <w:p w14:paraId="4BDDE69D" w14:textId="38A01127" w:rsidR="00E24CCE" w:rsidRDefault="005B371D" w:rsidP="00E8213D">
      <w:r w:rsidRPr="005B371D">
        <w:lastRenderedPageBreak/>
        <w:drawing>
          <wp:inline distT="0" distB="0" distL="0" distR="0" wp14:anchorId="6FBECF9B" wp14:editId="018DB90C">
            <wp:extent cx="5943600" cy="1234440"/>
            <wp:effectExtent l="0" t="0" r="0" b="3810"/>
            <wp:docPr id="141613230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132305" name="Picture 1" descr="A screen shot of a computer&#10;&#10;Description automatically generated"/>
                    <pic:cNvPicPr/>
                  </pic:nvPicPr>
                  <pic:blipFill rotWithShape="1">
                    <a:blip r:embed="rId37"/>
                    <a:srcRect b="10373"/>
                    <a:stretch/>
                  </pic:blipFill>
                  <pic:spPr bwMode="auto">
                    <a:xfrm>
                      <a:off x="0" y="0"/>
                      <a:ext cx="5943600" cy="1234440"/>
                    </a:xfrm>
                    <a:prstGeom prst="rect">
                      <a:avLst/>
                    </a:prstGeom>
                    <a:ln>
                      <a:noFill/>
                    </a:ln>
                    <a:extLst>
                      <a:ext uri="{53640926-AAD7-44D8-BBD7-CCE9431645EC}">
                        <a14:shadowObscured xmlns:a14="http://schemas.microsoft.com/office/drawing/2010/main"/>
                      </a:ext>
                    </a:extLst>
                  </pic:spPr>
                </pic:pic>
              </a:graphicData>
            </a:graphic>
          </wp:inline>
        </w:drawing>
      </w:r>
    </w:p>
    <w:p w14:paraId="2BF1D182" w14:textId="33BB5B09" w:rsidR="006420D3" w:rsidRDefault="006420D3" w:rsidP="00E8213D">
      <w:r>
        <w:t>Dự đoán mô tả của công ty Apple</w:t>
      </w:r>
    </w:p>
    <w:p w14:paraId="5BB9B005" w14:textId="5BF40723" w:rsidR="006420D3" w:rsidRDefault="005B371D" w:rsidP="00E8213D">
      <w:r w:rsidRPr="005B371D">
        <w:drawing>
          <wp:inline distT="0" distB="0" distL="0" distR="0" wp14:anchorId="3BC2BDDB" wp14:editId="59514238">
            <wp:extent cx="5943600" cy="1415415"/>
            <wp:effectExtent l="0" t="0" r="0" b="0"/>
            <wp:docPr id="59860341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603411" name="Picture 1" descr="A screenshot of a computer code&#10;&#10;Description automatically generated"/>
                    <pic:cNvPicPr/>
                  </pic:nvPicPr>
                  <pic:blipFill>
                    <a:blip r:embed="rId38"/>
                    <a:stretch>
                      <a:fillRect/>
                    </a:stretch>
                  </pic:blipFill>
                  <pic:spPr>
                    <a:xfrm>
                      <a:off x="0" y="0"/>
                      <a:ext cx="5943600" cy="1415415"/>
                    </a:xfrm>
                    <a:prstGeom prst="rect">
                      <a:avLst/>
                    </a:prstGeom>
                  </pic:spPr>
                </pic:pic>
              </a:graphicData>
            </a:graphic>
          </wp:inline>
        </w:drawing>
      </w:r>
    </w:p>
    <w:p w14:paraId="2A3F6A85" w14:textId="3C3F46AA" w:rsidR="00E24CCE" w:rsidRDefault="00E24CCE" w:rsidP="00E8213D">
      <w:r>
        <w:t>Dự đoán mô tả công ty phần mềm Bdata</w:t>
      </w:r>
    </w:p>
    <w:p w14:paraId="6789F312" w14:textId="654E4769" w:rsidR="00E24CCE" w:rsidRDefault="005B371D" w:rsidP="00E8213D">
      <w:r w:rsidRPr="005B371D">
        <w:drawing>
          <wp:inline distT="0" distB="0" distL="0" distR="0" wp14:anchorId="0716730C" wp14:editId="027DA625">
            <wp:extent cx="5943600" cy="1296035"/>
            <wp:effectExtent l="0" t="0" r="0" b="0"/>
            <wp:docPr id="187635704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57042" name="Picture 1" descr="A screenshot of a computer program&#10;&#10;Description automatically generated"/>
                    <pic:cNvPicPr/>
                  </pic:nvPicPr>
                  <pic:blipFill rotWithShape="1">
                    <a:blip r:embed="rId39"/>
                    <a:srcRect t="6591"/>
                    <a:stretch/>
                  </pic:blipFill>
                  <pic:spPr bwMode="auto">
                    <a:xfrm>
                      <a:off x="0" y="0"/>
                      <a:ext cx="5943600" cy="1296035"/>
                    </a:xfrm>
                    <a:prstGeom prst="rect">
                      <a:avLst/>
                    </a:prstGeom>
                    <a:ln>
                      <a:noFill/>
                    </a:ln>
                    <a:extLst>
                      <a:ext uri="{53640926-AAD7-44D8-BBD7-CCE9431645EC}">
                        <a14:shadowObscured xmlns:a14="http://schemas.microsoft.com/office/drawing/2010/main"/>
                      </a:ext>
                    </a:extLst>
                  </pic:spPr>
                </pic:pic>
              </a:graphicData>
            </a:graphic>
          </wp:inline>
        </w:drawing>
      </w:r>
    </w:p>
    <w:p w14:paraId="0E63CFB6" w14:textId="77777777" w:rsidR="004B781A" w:rsidRDefault="004B781A">
      <w:pPr>
        <w:jc w:val="left"/>
        <w:rPr>
          <w:rFonts w:eastAsiaTheme="majorEastAsia" w:cstheme="majorBidi"/>
          <w:b/>
          <w:color w:val="auto"/>
          <w:szCs w:val="32"/>
        </w:rPr>
      </w:pPr>
      <w:r>
        <w:br w:type="page"/>
      </w:r>
    </w:p>
    <w:p w14:paraId="6D1C6033" w14:textId="7992C385" w:rsidR="00E24CCE" w:rsidRDefault="00D72217" w:rsidP="0053393B">
      <w:pPr>
        <w:pStyle w:val="Heading1"/>
        <w:numPr>
          <w:ilvl w:val="0"/>
          <w:numId w:val="2"/>
        </w:numPr>
      </w:pPr>
      <w:bookmarkStart w:id="25" w:name="_Toc156292422"/>
      <w:r>
        <w:lastRenderedPageBreak/>
        <w:t>TỔNG KẾT</w:t>
      </w:r>
      <w:bookmarkEnd w:id="25"/>
    </w:p>
    <w:p w14:paraId="66E6E34E" w14:textId="77777777" w:rsidR="00052833" w:rsidRDefault="00052833" w:rsidP="00052833">
      <w:r>
        <w:t>Đồ án đã tận dụng một loạt các mô hình học máy để giải quyết vấn đề dự đoán ngành nghề của công ty dựa trên mô tả công ty. Trong quá trình này, hai mô hình chính được triển khai là mô hình Bag-of-Words kết hợp Support Vector Machine (BoW + SVM) và mô hình Convolutional Neural Network (CNN). Dưới đây là sự tổng kết về hiệu suất của cả hai mô hình:</w:t>
      </w:r>
    </w:p>
    <w:tbl>
      <w:tblPr>
        <w:tblStyle w:val="TableGrid"/>
        <w:tblW w:w="9722" w:type="dxa"/>
        <w:tblLook w:val="04A0" w:firstRow="1" w:lastRow="0" w:firstColumn="1" w:lastColumn="0" w:noHBand="0" w:noVBand="1"/>
      </w:tblPr>
      <w:tblGrid>
        <w:gridCol w:w="2245"/>
        <w:gridCol w:w="5850"/>
        <w:gridCol w:w="1627"/>
      </w:tblGrid>
      <w:tr w:rsidR="006D41C1" w:rsidRPr="006D41C1" w14:paraId="2B613DC2" w14:textId="77777777" w:rsidTr="006D41C1">
        <w:trPr>
          <w:trHeight w:val="312"/>
        </w:trPr>
        <w:tc>
          <w:tcPr>
            <w:tcW w:w="2245" w:type="dxa"/>
            <w:noWrap/>
            <w:hideMark/>
          </w:tcPr>
          <w:p w14:paraId="4F0EEBB8" w14:textId="77777777" w:rsidR="006D41C1" w:rsidRPr="006D41C1" w:rsidRDefault="006D41C1" w:rsidP="006D41C1">
            <w:pPr>
              <w:jc w:val="center"/>
              <w:rPr>
                <w:rFonts w:eastAsia="Times New Roman"/>
                <w:color w:val="000000"/>
                <w:kern w:val="0"/>
                <w:szCs w:val="24"/>
                <w14:ligatures w14:val="none"/>
              </w:rPr>
            </w:pPr>
            <w:r w:rsidRPr="006D41C1">
              <w:rPr>
                <w:rFonts w:eastAsia="Times New Roman"/>
                <w:color w:val="000000"/>
                <w:kern w:val="0"/>
                <w:szCs w:val="24"/>
                <w14:ligatures w14:val="none"/>
              </w:rPr>
              <w:t>Phương pháp</w:t>
            </w:r>
          </w:p>
        </w:tc>
        <w:tc>
          <w:tcPr>
            <w:tcW w:w="5850" w:type="dxa"/>
            <w:noWrap/>
            <w:hideMark/>
          </w:tcPr>
          <w:p w14:paraId="0A75C3D2" w14:textId="77777777" w:rsidR="006D41C1" w:rsidRPr="006D41C1" w:rsidRDefault="006D41C1" w:rsidP="006D41C1">
            <w:pPr>
              <w:spacing w:after="0" w:line="240" w:lineRule="auto"/>
              <w:jc w:val="center"/>
              <w:rPr>
                <w:rFonts w:eastAsia="Times New Roman"/>
                <w:color w:val="000000"/>
                <w:kern w:val="0"/>
                <w:szCs w:val="24"/>
                <w14:ligatures w14:val="none"/>
              </w:rPr>
            </w:pPr>
            <w:r w:rsidRPr="006D41C1">
              <w:rPr>
                <w:rFonts w:eastAsia="Times New Roman"/>
                <w:color w:val="000000"/>
                <w:kern w:val="0"/>
                <w:szCs w:val="24"/>
                <w14:ligatures w14:val="none"/>
              </w:rPr>
              <w:t>Mô tả</w:t>
            </w:r>
          </w:p>
        </w:tc>
        <w:tc>
          <w:tcPr>
            <w:tcW w:w="1627" w:type="dxa"/>
            <w:noWrap/>
            <w:hideMark/>
          </w:tcPr>
          <w:p w14:paraId="62E5F7D3" w14:textId="77777777" w:rsidR="006D41C1" w:rsidRPr="006D41C1" w:rsidRDefault="006D41C1" w:rsidP="006D41C1">
            <w:pPr>
              <w:spacing w:after="0" w:line="240" w:lineRule="auto"/>
              <w:jc w:val="center"/>
              <w:rPr>
                <w:rFonts w:eastAsia="Times New Roman"/>
                <w:color w:val="000000"/>
                <w:kern w:val="0"/>
                <w:szCs w:val="24"/>
                <w14:ligatures w14:val="none"/>
              </w:rPr>
            </w:pPr>
            <w:r w:rsidRPr="006D41C1">
              <w:rPr>
                <w:rFonts w:eastAsia="Times New Roman"/>
                <w:color w:val="000000"/>
                <w:kern w:val="0"/>
                <w:szCs w:val="24"/>
                <w14:ligatures w14:val="none"/>
              </w:rPr>
              <w:t>Độ chính xác</w:t>
            </w:r>
          </w:p>
        </w:tc>
      </w:tr>
      <w:tr w:rsidR="006D41C1" w:rsidRPr="006D41C1" w14:paraId="313A4C1E" w14:textId="77777777" w:rsidTr="006D41C1">
        <w:trPr>
          <w:trHeight w:val="312"/>
        </w:trPr>
        <w:tc>
          <w:tcPr>
            <w:tcW w:w="2245" w:type="dxa"/>
            <w:noWrap/>
            <w:hideMark/>
          </w:tcPr>
          <w:p w14:paraId="4C8B08BA" w14:textId="77777777" w:rsidR="006D41C1" w:rsidRPr="006D41C1" w:rsidRDefault="006D41C1" w:rsidP="006D41C1">
            <w:pPr>
              <w:spacing w:after="0" w:line="240" w:lineRule="auto"/>
              <w:jc w:val="center"/>
              <w:rPr>
                <w:rFonts w:eastAsia="Times New Roman"/>
                <w:color w:val="000000"/>
                <w:kern w:val="0"/>
                <w:szCs w:val="24"/>
                <w14:ligatures w14:val="none"/>
              </w:rPr>
            </w:pPr>
            <w:r w:rsidRPr="006D41C1">
              <w:rPr>
                <w:rFonts w:eastAsia="Times New Roman"/>
                <w:color w:val="000000"/>
                <w:kern w:val="0"/>
                <w:szCs w:val="24"/>
                <w14:ligatures w14:val="none"/>
              </w:rPr>
              <w:t>BoW kết hợp SVM</w:t>
            </w:r>
          </w:p>
        </w:tc>
        <w:tc>
          <w:tcPr>
            <w:tcW w:w="5850" w:type="dxa"/>
            <w:noWrap/>
            <w:hideMark/>
          </w:tcPr>
          <w:p w14:paraId="0CDAABD4" w14:textId="77777777" w:rsidR="006D41C1" w:rsidRPr="006D41C1" w:rsidRDefault="006D41C1" w:rsidP="006D41C1">
            <w:pPr>
              <w:spacing w:after="0" w:line="240" w:lineRule="auto"/>
              <w:rPr>
                <w:rFonts w:eastAsia="Times New Roman"/>
                <w:color w:val="000000"/>
                <w:kern w:val="0"/>
                <w:szCs w:val="24"/>
                <w14:ligatures w14:val="none"/>
              </w:rPr>
            </w:pPr>
            <w:r w:rsidRPr="006D41C1">
              <w:rPr>
                <w:rFonts w:eastAsia="Times New Roman"/>
                <w:color w:val="000000"/>
                <w:kern w:val="0"/>
                <w:szCs w:val="24"/>
                <w14:ligatures w14:val="none"/>
              </w:rPr>
              <w:t>Sử dụng phương pháp Bag-of-Words để biểu diễn mô tả công ty thành vector. Áp dụng mô hình Support Vector Machine (SVM) với kernel tuyến tính.</w:t>
            </w:r>
          </w:p>
        </w:tc>
        <w:tc>
          <w:tcPr>
            <w:tcW w:w="1627" w:type="dxa"/>
            <w:noWrap/>
            <w:hideMark/>
          </w:tcPr>
          <w:p w14:paraId="3BFE98D7" w14:textId="77777777" w:rsidR="006D41C1" w:rsidRPr="006D41C1" w:rsidRDefault="006D41C1" w:rsidP="006D41C1">
            <w:pPr>
              <w:spacing w:after="0" w:line="240" w:lineRule="auto"/>
              <w:jc w:val="center"/>
              <w:rPr>
                <w:rFonts w:eastAsia="Times New Roman"/>
                <w:color w:val="000000"/>
                <w:kern w:val="0"/>
                <w:szCs w:val="24"/>
                <w14:ligatures w14:val="none"/>
              </w:rPr>
            </w:pPr>
            <w:r w:rsidRPr="006D41C1">
              <w:rPr>
                <w:rFonts w:eastAsia="Times New Roman"/>
                <w:color w:val="000000"/>
                <w:kern w:val="0"/>
                <w:szCs w:val="24"/>
                <w14:ligatures w14:val="none"/>
              </w:rPr>
              <w:t>56.53%</w:t>
            </w:r>
          </w:p>
        </w:tc>
      </w:tr>
      <w:tr w:rsidR="006D41C1" w:rsidRPr="006D41C1" w14:paraId="6C2370F7" w14:textId="77777777" w:rsidTr="006D41C1">
        <w:trPr>
          <w:trHeight w:val="312"/>
        </w:trPr>
        <w:tc>
          <w:tcPr>
            <w:tcW w:w="2245" w:type="dxa"/>
            <w:noWrap/>
            <w:hideMark/>
          </w:tcPr>
          <w:p w14:paraId="2486F6D6" w14:textId="77777777" w:rsidR="006D41C1" w:rsidRPr="006D41C1" w:rsidRDefault="006D41C1" w:rsidP="006D41C1">
            <w:pPr>
              <w:spacing w:after="0" w:line="240" w:lineRule="auto"/>
              <w:jc w:val="center"/>
              <w:rPr>
                <w:rFonts w:eastAsia="Times New Roman"/>
                <w:color w:val="000000"/>
                <w:kern w:val="0"/>
                <w:szCs w:val="24"/>
                <w14:ligatures w14:val="none"/>
              </w:rPr>
            </w:pPr>
            <w:r w:rsidRPr="006D41C1">
              <w:rPr>
                <w:rFonts w:eastAsia="Times New Roman"/>
                <w:color w:val="000000"/>
                <w:kern w:val="0"/>
                <w:szCs w:val="24"/>
                <w14:ligatures w14:val="none"/>
              </w:rPr>
              <w:t>CNN</w:t>
            </w:r>
          </w:p>
        </w:tc>
        <w:tc>
          <w:tcPr>
            <w:tcW w:w="5850" w:type="dxa"/>
            <w:noWrap/>
            <w:hideMark/>
          </w:tcPr>
          <w:p w14:paraId="68B844B5" w14:textId="77777777" w:rsidR="006D41C1" w:rsidRPr="006D41C1" w:rsidRDefault="006D41C1" w:rsidP="006D41C1">
            <w:pPr>
              <w:spacing w:after="0" w:line="240" w:lineRule="auto"/>
              <w:rPr>
                <w:rFonts w:eastAsia="Times New Roman"/>
                <w:color w:val="000000"/>
                <w:kern w:val="0"/>
                <w:szCs w:val="24"/>
                <w14:ligatures w14:val="none"/>
              </w:rPr>
            </w:pPr>
            <w:r w:rsidRPr="006D41C1">
              <w:rPr>
                <w:rFonts w:eastAsia="Times New Roman"/>
                <w:color w:val="000000"/>
                <w:kern w:val="0"/>
                <w:szCs w:val="24"/>
                <w14:ligatures w14:val="none"/>
              </w:rPr>
              <w:t>Sử dụng Convolutional Neural Network để học đặc trưng từ mô tả công ty.</w:t>
            </w:r>
          </w:p>
        </w:tc>
        <w:tc>
          <w:tcPr>
            <w:tcW w:w="1627" w:type="dxa"/>
            <w:noWrap/>
            <w:hideMark/>
          </w:tcPr>
          <w:p w14:paraId="0030D336" w14:textId="77777777" w:rsidR="006D41C1" w:rsidRPr="006D41C1" w:rsidRDefault="006D41C1" w:rsidP="006D41C1">
            <w:pPr>
              <w:spacing w:after="0" w:line="240" w:lineRule="auto"/>
              <w:jc w:val="center"/>
              <w:rPr>
                <w:rFonts w:eastAsia="Times New Roman"/>
                <w:color w:val="000000"/>
                <w:kern w:val="0"/>
                <w:szCs w:val="24"/>
                <w14:ligatures w14:val="none"/>
              </w:rPr>
            </w:pPr>
            <w:r w:rsidRPr="006D41C1">
              <w:rPr>
                <w:rFonts w:eastAsia="Times New Roman"/>
                <w:color w:val="000000"/>
                <w:kern w:val="0"/>
                <w:szCs w:val="24"/>
                <w14:ligatures w14:val="none"/>
              </w:rPr>
              <w:t>45.53%</w:t>
            </w:r>
          </w:p>
        </w:tc>
      </w:tr>
    </w:tbl>
    <w:p w14:paraId="258C7405" w14:textId="0DA0385F" w:rsidR="00052833" w:rsidRPr="006D41C1" w:rsidRDefault="00052833" w:rsidP="00052833">
      <w:pPr>
        <w:rPr>
          <w:b/>
          <w:bCs/>
        </w:rPr>
      </w:pPr>
      <w:r w:rsidRPr="006D41C1">
        <w:rPr>
          <w:b/>
          <w:bCs/>
        </w:rPr>
        <w:t>Nhận xét và Lựa Chọn Mô Hình Thích Hợp:</w:t>
      </w:r>
    </w:p>
    <w:p w14:paraId="184B98F1" w14:textId="77777777" w:rsidR="00052833" w:rsidRDefault="00052833" w:rsidP="00052833">
      <w:r>
        <w:t>- Mô hình BoW kết hợp SVM đã cho thấy hiệu suất tốt hơn so với mô hình CNN, với độ chính xác đạt 56.53%.</w:t>
      </w:r>
    </w:p>
    <w:p w14:paraId="27372713" w14:textId="77777777" w:rsidR="00052833" w:rsidRDefault="00052833" w:rsidP="00052833">
      <w:r>
        <w:t>- Điều này đề xuất rằng mô hình BoW + SVM phản ánh tốt hơn sự phức tạp của dữ liệu mô tả công ty trong bài toán này.</w:t>
      </w:r>
    </w:p>
    <w:p w14:paraId="5D39AC86" w14:textId="7AFEE689" w:rsidR="00052833" w:rsidRDefault="00052833" w:rsidP="00052833">
      <w:r>
        <w:t>- Tuy nhiên, đồ án cũng đã nhấn mạnh rằng cả hai mô hình đều phải đối mặt với thách thức của việc phân loại ngành nghề từ mô tả công ty, nơi thông tin có thể đa dạng và phức tạp.</w:t>
      </w:r>
    </w:p>
    <w:p w14:paraId="089C820D" w14:textId="0AD80A3B" w:rsidR="00052833" w:rsidRPr="0053393B" w:rsidRDefault="00052833" w:rsidP="00052833">
      <w:pPr>
        <w:rPr>
          <w:b/>
          <w:bCs/>
        </w:rPr>
      </w:pPr>
      <w:r w:rsidRPr="0053393B">
        <w:rPr>
          <w:b/>
          <w:bCs/>
        </w:rPr>
        <w:t>Hướng phát triển</w:t>
      </w:r>
      <w:r w:rsidRPr="0053393B">
        <w:rPr>
          <w:b/>
          <w:bCs/>
        </w:rPr>
        <w:t>:</w:t>
      </w:r>
    </w:p>
    <w:p w14:paraId="7735D960" w14:textId="77777777" w:rsidR="00052833" w:rsidRDefault="00052833" w:rsidP="00052833">
      <w:r>
        <w:t>- Để cải thiện hiệu suất, có thể xem xét thử nghiệm các phương pháp biểu diễn văn bản khác nhau, như Word Embeddings hoặc BERT, để xem chúng có thể nắm bắt thông tin phức tạp hơn từ mô tả công ty hay không.</w:t>
      </w:r>
    </w:p>
    <w:p w14:paraId="67E141F7" w14:textId="77777777" w:rsidR="00052833" w:rsidRDefault="00052833" w:rsidP="00052833">
      <w:r>
        <w:t>- Cân nhắc thực hiện fine-tuning trên mô hình đã chọn để tối ưu hóa hiệu suất cho ngành nghề cụ thể mà bạn đang làm việc.</w:t>
      </w:r>
    </w:p>
    <w:p w14:paraId="4AF51992" w14:textId="1C614540" w:rsidR="00E24CCE" w:rsidRDefault="00052833" w:rsidP="00052833">
      <w:r>
        <w:t>- Hợp nhất các mô hình hoặc triển khai mô hình kết hợp để tận dụng sức mạnh của từng loại mô hình.</w:t>
      </w:r>
    </w:p>
    <w:p w14:paraId="4ABAFBBB" w14:textId="77777777" w:rsidR="00C806A0" w:rsidRDefault="00C806A0">
      <w:pPr>
        <w:jc w:val="left"/>
        <w:rPr>
          <w:rFonts w:eastAsiaTheme="majorEastAsia" w:cstheme="majorBidi"/>
          <w:b/>
          <w:color w:val="auto"/>
          <w:szCs w:val="32"/>
        </w:rPr>
      </w:pPr>
      <w:r>
        <w:br w:type="page"/>
      </w:r>
    </w:p>
    <w:p w14:paraId="57A3F44D" w14:textId="4E8B2298" w:rsidR="004B781A" w:rsidRDefault="004B781A" w:rsidP="004B781A">
      <w:pPr>
        <w:pStyle w:val="Heading1"/>
      </w:pPr>
      <w:bookmarkStart w:id="26" w:name="_Toc156292423"/>
      <w:r>
        <w:lastRenderedPageBreak/>
        <w:t>TÀI LIỆU THAM KHẢO</w:t>
      </w:r>
      <w:bookmarkEnd w:id="26"/>
    </w:p>
    <w:p w14:paraId="0BE5C655" w14:textId="77777777" w:rsidR="006B2513" w:rsidRPr="006B2513" w:rsidRDefault="003E0846" w:rsidP="006B2513">
      <w:pPr>
        <w:pStyle w:val="Bibliography"/>
      </w:pPr>
      <w:r>
        <w:fldChar w:fldCharType="begin"/>
      </w:r>
      <w:r>
        <w:instrText xml:space="preserve"> ADDIN ZOTERO_BIBL {"uncited":[],"omitted":[],"custom":[]} CSL_BIBLIOGRAPHY </w:instrText>
      </w:r>
      <w:r>
        <w:fldChar w:fldCharType="separate"/>
      </w:r>
      <w:r w:rsidR="006B2513" w:rsidRPr="006B2513">
        <w:t>[1]</w:t>
      </w:r>
      <w:r w:rsidR="006B2513" w:rsidRPr="006B2513">
        <w:tab/>
        <w:t>“Companies &amp; Reviews,” Glassdoor. Accessed: Jan. 16, 2024. [Online]. Available: https://www.glassdoor.com/Reviews/index.htm</w:t>
      </w:r>
    </w:p>
    <w:p w14:paraId="08F6675A" w14:textId="77777777" w:rsidR="006B2513" w:rsidRPr="006B2513" w:rsidRDefault="006B2513" w:rsidP="006B2513">
      <w:pPr>
        <w:pStyle w:val="Bibliography"/>
      </w:pPr>
      <w:r w:rsidRPr="006B2513">
        <w:t>[2]</w:t>
      </w:r>
      <w:r w:rsidRPr="006B2513">
        <w:tab/>
        <w:t xml:space="preserve">“Bag-of-words model,” </w:t>
      </w:r>
      <w:r w:rsidRPr="006B2513">
        <w:rPr>
          <w:i/>
          <w:iCs/>
        </w:rPr>
        <w:t>Wikipedia</w:t>
      </w:r>
      <w:r w:rsidRPr="006B2513">
        <w:t>. Dec. 13, 2023. Accessed: Jan. 16, 2024. [Online]. Available: https://en.wikipedia.org/w/index.php?title=Bag-of-words_model&amp;oldid=1189645647</w:t>
      </w:r>
    </w:p>
    <w:p w14:paraId="6FE78B35" w14:textId="77777777" w:rsidR="006B2513" w:rsidRPr="006B2513" w:rsidRDefault="006B2513" w:rsidP="006B2513">
      <w:pPr>
        <w:pStyle w:val="Bibliography"/>
      </w:pPr>
      <w:r w:rsidRPr="006B2513">
        <w:t>[3]</w:t>
      </w:r>
      <w:r w:rsidRPr="006B2513">
        <w:tab/>
        <w:t>“Understanding TF-IDF for Machine Learning,” Capital One. Accessed: Jan. 16, 2024. [Online]. Available: https://www.capitalone.com/tech/machine-learning/understanding-tf-idf/</w:t>
      </w:r>
    </w:p>
    <w:p w14:paraId="20D47434" w14:textId="77777777" w:rsidR="006B2513" w:rsidRPr="006B2513" w:rsidRDefault="006B2513" w:rsidP="006B2513">
      <w:pPr>
        <w:pStyle w:val="Bibliography"/>
      </w:pPr>
      <w:r w:rsidRPr="006B2513">
        <w:t>[4]</w:t>
      </w:r>
      <w:r w:rsidRPr="006B2513">
        <w:tab/>
        <w:t>“Word embeddings in NLP: A Complete Guide.” Accessed: Jan. 16, 2024. [Online]. Available: https://www.turing.com/kb/guide-on-word-embeddings-in-nlp</w:t>
      </w:r>
    </w:p>
    <w:p w14:paraId="117AC3CA" w14:textId="77777777" w:rsidR="006B2513" w:rsidRPr="006B2513" w:rsidRDefault="006B2513" w:rsidP="006B2513">
      <w:pPr>
        <w:pStyle w:val="Bibliography"/>
      </w:pPr>
      <w:r w:rsidRPr="006B2513">
        <w:t>[5]</w:t>
      </w:r>
      <w:r w:rsidRPr="006B2513">
        <w:tab/>
        <w:t xml:space="preserve">“BERT (language model),” </w:t>
      </w:r>
      <w:r w:rsidRPr="006B2513">
        <w:rPr>
          <w:i/>
          <w:iCs/>
        </w:rPr>
        <w:t>Wikipedia</w:t>
      </w:r>
      <w:r w:rsidRPr="006B2513">
        <w:t>. Dec. 13, 2023. Accessed: Jan. 16, 2024. [Online]. Available: https://en.wikipedia.org/w/index.php?title=BERT_(language_model)&amp;oldid=1189729206</w:t>
      </w:r>
    </w:p>
    <w:p w14:paraId="2DB5C824" w14:textId="77777777" w:rsidR="006B2513" w:rsidRPr="006B2513" w:rsidRDefault="006B2513" w:rsidP="006B2513">
      <w:pPr>
        <w:pStyle w:val="Bibliography"/>
      </w:pPr>
      <w:r w:rsidRPr="006B2513">
        <w:t>[6]</w:t>
      </w:r>
      <w:r w:rsidRPr="006B2513">
        <w:tab/>
        <w:t>“Thuật toán CNN trong xử lý ngôn ngữ tự nhiên – Luyện Code.” Accessed: Jan. 16, 2024. [Online]. Available: https://blog.luyencode.net/thuat-toan-cnn-trong-nlp/</w:t>
      </w:r>
    </w:p>
    <w:p w14:paraId="31CBE9EA" w14:textId="77777777" w:rsidR="006B2513" w:rsidRPr="006B2513" w:rsidRDefault="006B2513" w:rsidP="006B2513">
      <w:pPr>
        <w:pStyle w:val="Bibliography"/>
      </w:pPr>
      <w:r w:rsidRPr="006B2513">
        <w:t>[7]</w:t>
      </w:r>
      <w:r w:rsidRPr="006B2513">
        <w:tab/>
        <w:t xml:space="preserve">“Random forest,” </w:t>
      </w:r>
      <w:r w:rsidRPr="006B2513">
        <w:rPr>
          <w:i/>
          <w:iCs/>
        </w:rPr>
        <w:t>Wikipedia</w:t>
      </w:r>
      <w:r w:rsidRPr="006B2513">
        <w:t>. Dec. 18, 2023. Accessed: Jan. 16, 2024. [Online]. Available: https://en.wikipedia.org/w/index.php?title=Random_forest&amp;oldid=1190553008</w:t>
      </w:r>
    </w:p>
    <w:p w14:paraId="76D991DE" w14:textId="77777777" w:rsidR="006B2513" w:rsidRPr="006B2513" w:rsidRDefault="006B2513" w:rsidP="006B2513">
      <w:pPr>
        <w:pStyle w:val="Bibliography"/>
      </w:pPr>
      <w:r w:rsidRPr="006B2513">
        <w:t>[8]</w:t>
      </w:r>
      <w:r w:rsidRPr="006B2513">
        <w:tab/>
        <w:t>“Machine Learning cơ bản.” Accessed: Jan. 16, 2024. [Online]. Available: https://machinelearningcoban.com/2017/04/09/smv/</w:t>
      </w:r>
    </w:p>
    <w:p w14:paraId="13BDE604" w14:textId="77777777" w:rsidR="006B2513" w:rsidRPr="006B2513" w:rsidRDefault="006B2513" w:rsidP="006B2513">
      <w:pPr>
        <w:pStyle w:val="Bibliography"/>
      </w:pPr>
      <w:r w:rsidRPr="006B2513">
        <w:t>[9]</w:t>
      </w:r>
      <w:r w:rsidRPr="006B2513">
        <w:tab/>
        <w:t>“Tìm hiểu về Confusion matrix trong Machine Learning? - Viblo.” Accessed: Jan. 16, 2024. [Online]. Available: https://viblo.asia/p/tim-hieu-ve-confusion-matrix-trong-machine-learning-Az45bRpo5xY</w:t>
      </w:r>
    </w:p>
    <w:p w14:paraId="5E9B2E13" w14:textId="1DBDB72B" w:rsidR="00286DA1" w:rsidRDefault="003E0846" w:rsidP="004B781A">
      <w:r>
        <w:fldChar w:fldCharType="end"/>
      </w:r>
    </w:p>
    <w:p w14:paraId="1228B109" w14:textId="77777777" w:rsidR="00286DA1" w:rsidRDefault="00286DA1">
      <w:pPr>
        <w:jc w:val="left"/>
      </w:pPr>
      <w:r>
        <w:br w:type="page"/>
      </w:r>
    </w:p>
    <w:p w14:paraId="62D038BE" w14:textId="77777777" w:rsidR="00286DA1" w:rsidRPr="00286DA1" w:rsidRDefault="00286DA1" w:rsidP="00286DA1">
      <w:pPr>
        <w:spacing w:before="120"/>
        <w:jc w:val="center"/>
        <w:rPr>
          <w:szCs w:val="24"/>
          <w:lang w:val="nl-NL"/>
        </w:rPr>
      </w:pPr>
      <w:bookmarkStart w:id="27" w:name="_Hlk155439952"/>
      <w:r w:rsidRPr="00286DA1">
        <w:rPr>
          <w:szCs w:val="24"/>
          <w:lang w:val="nl-NL"/>
        </w:rPr>
        <w:lastRenderedPageBreak/>
        <w:t>ĐẠI HỌC HUẾ</w:t>
      </w:r>
    </w:p>
    <w:p w14:paraId="691DBF04" w14:textId="77777777" w:rsidR="00286DA1" w:rsidRPr="00286DA1" w:rsidRDefault="00286DA1" w:rsidP="00286DA1">
      <w:pPr>
        <w:jc w:val="center"/>
        <w:rPr>
          <w:b/>
          <w:bCs/>
          <w:szCs w:val="24"/>
          <w:lang w:val="nl-NL"/>
        </w:rPr>
      </w:pPr>
      <w:r w:rsidRPr="00286DA1">
        <w:rPr>
          <w:b/>
          <w:bCs/>
          <w:szCs w:val="24"/>
          <w:lang w:val="nl-NL"/>
        </w:rPr>
        <w:t>KHOA KỸ THUẬT VÀ CÔNG NGHỆ</w:t>
      </w:r>
    </w:p>
    <w:p w14:paraId="3535EF2B" w14:textId="77777777" w:rsidR="00286DA1" w:rsidRPr="00286DA1" w:rsidRDefault="00286DA1" w:rsidP="00286DA1">
      <w:pPr>
        <w:spacing w:line="360" w:lineRule="auto"/>
        <w:jc w:val="center"/>
        <w:rPr>
          <w:szCs w:val="24"/>
          <w:lang w:val="nl-NL"/>
        </w:rPr>
      </w:pPr>
      <w:r w:rsidRPr="00286DA1">
        <w:rPr>
          <w:szCs w:val="24"/>
          <w:lang w:val="nl-NL"/>
        </w:rPr>
        <w:sym w:font="Wingdings" w:char="F097"/>
      </w:r>
      <w:r w:rsidRPr="00286DA1">
        <w:rPr>
          <w:szCs w:val="24"/>
          <w:lang w:val="nl-NL"/>
        </w:rPr>
        <w:sym w:font="Wingdings" w:char="F09D"/>
      </w:r>
      <w:r w:rsidRPr="00286DA1">
        <w:rPr>
          <w:szCs w:val="24"/>
          <w:lang w:val="nl-NL"/>
        </w:rPr>
        <w:sym w:font="Wingdings" w:char="F026"/>
      </w:r>
      <w:r w:rsidRPr="00286DA1">
        <w:rPr>
          <w:szCs w:val="24"/>
          <w:lang w:val="nl-NL"/>
        </w:rPr>
        <w:sym w:font="Wingdings" w:char="F09C"/>
      </w:r>
      <w:r w:rsidRPr="00286DA1">
        <w:rPr>
          <w:szCs w:val="24"/>
          <w:lang w:val="nl-NL"/>
        </w:rPr>
        <w:sym w:font="Wingdings" w:char="F096"/>
      </w:r>
    </w:p>
    <w:p w14:paraId="712521FB" w14:textId="32AB028C" w:rsidR="00286DA1" w:rsidRPr="00286DA1" w:rsidRDefault="00286DA1" w:rsidP="00286DA1">
      <w:pPr>
        <w:spacing w:line="360" w:lineRule="auto"/>
        <w:jc w:val="center"/>
        <w:rPr>
          <w:b/>
          <w:szCs w:val="24"/>
          <w:lang w:val="nl-NL"/>
        </w:rPr>
      </w:pPr>
      <w:r w:rsidRPr="00286DA1">
        <w:rPr>
          <w:b/>
          <w:szCs w:val="24"/>
          <w:lang w:val="nl-NL"/>
        </w:rPr>
        <w:t xml:space="preserve">PHIẾU ĐÁNH GIÁ </w:t>
      </w:r>
      <w:r>
        <w:rPr>
          <w:b/>
          <w:szCs w:val="24"/>
          <w:lang w:val="nl-NL"/>
        </w:rPr>
        <w:t>ĐỒ ÁN</w:t>
      </w:r>
    </w:p>
    <w:p w14:paraId="38958076" w14:textId="77777777" w:rsidR="00286DA1" w:rsidRPr="00286DA1" w:rsidRDefault="00286DA1" w:rsidP="00286DA1">
      <w:pPr>
        <w:spacing w:line="360" w:lineRule="auto"/>
        <w:jc w:val="center"/>
        <w:rPr>
          <w:b/>
          <w:szCs w:val="24"/>
          <w:lang w:val="nl-NL"/>
        </w:rPr>
      </w:pPr>
      <w:r w:rsidRPr="00286DA1">
        <w:rPr>
          <w:b/>
          <w:szCs w:val="24"/>
          <w:lang w:val="nl-NL"/>
        </w:rPr>
        <w:t>Học kỳ I, năm học 2023 - 2024</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25"/>
        <w:gridCol w:w="4726"/>
      </w:tblGrid>
      <w:tr w:rsidR="00286DA1" w:rsidRPr="00286DA1" w14:paraId="2E719B45" w14:textId="77777777" w:rsidTr="0031399B">
        <w:tc>
          <w:tcPr>
            <w:tcW w:w="2500" w:type="pct"/>
            <w:shd w:val="clear" w:color="auto" w:fill="auto"/>
          </w:tcPr>
          <w:p w14:paraId="5A6E0675" w14:textId="77777777" w:rsidR="00286DA1" w:rsidRPr="00286DA1" w:rsidRDefault="00286DA1" w:rsidP="0031399B">
            <w:pPr>
              <w:spacing w:before="20" w:after="20" w:line="312" w:lineRule="auto"/>
              <w:jc w:val="center"/>
              <w:rPr>
                <w:b/>
                <w:color w:val="000000"/>
                <w:szCs w:val="24"/>
                <w:lang w:val="nl-NL"/>
              </w:rPr>
            </w:pPr>
            <w:bookmarkStart w:id="28" w:name="_Hlk155439996"/>
            <w:r w:rsidRPr="00286DA1">
              <w:rPr>
                <w:b/>
                <w:color w:val="000000"/>
                <w:szCs w:val="24"/>
                <w:lang w:val="nl-NL"/>
              </w:rPr>
              <w:t>Cán bộ chấm thi 1</w:t>
            </w:r>
          </w:p>
        </w:tc>
        <w:tc>
          <w:tcPr>
            <w:tcW w:w="2500" w:type="pct"/>
            <w:shd w:val="clear" w:color="auto" w:fill="auto"/>
          </w:tcPr>
          <w:p w14:paraId="49FA9D4E" w14:textId="77777777" w:rsidR="00286DA1" w:rsidRPr="00286DA1" w:rsidRDefault="00286DA1" w:rsidP="0031399B">
            <w:pPr>
              <w:spacing w:before="20" w:after="20" w:line="312" w:lineRule="auto"/>
              <w:jc w:val="center"/>
              <w:rPr>
                <w:b/>
                <w:color w:val="000000"/>
                <w:szCs w:val="24"/>
                <w:lang w:val="nl-NL"/>
              </w:rPr>
            </w:pPr>
            <w:r w:rsidRPr="00286DA1">
              <w:rPr>
                <w:b/>
                <w:color w:val="000000"/>
                <w:szCs w:val="24"/>
                <w:lang w:val="nl-NL"/>
              </w:rPr>
              <w:t>Cán bộ chấm thi 2</w:t>
            </w:r>
          </w:p>
        </w:tc>
      </w:tr>
      <w:tr w:rsidR="00286DA1" w:rsidRPr="00286DA1" w14:paraId="79141FE4" w14:textId="77777777" w:rsidTr="0031399B">
        <w:tc>
          <w:tcPr>
            <w:tcW w:w="2500" w:type="pct"/>
            <w:shd w:val="clear" w:color="auto" w:fill="auto"/>
          </w:tcPr>
          <w:p w14:paraId="575E690D" w14:textId="77777777" w:rsidR="00286DA1" w:rsidRPr="00286DA1" w:rsidRDefault="00286DA1" w:rsidP="0031399B">
            <w:pPr>
              <w:tabs>
                <w:tab w:val="left" w:leader="dot" w:pos="4253"/>
              </w:tabs>
              <w:spacing w:line="360" w:lineRule="auto"/>
              <w:jc w:val="center"/>
              <w:rPr>
                <w:b/>
                <w:color w:val="000000"/>
                <w:szCs w:val="24"/>
                <w:lang w:val="nl-NL"/>
              </w:rPr>
            </w:pPr>
            <w:r w:rsidRPr="00286DA1">
              <w:rPr>
                <w:b/>
                <w:color w:val="000000"/>
                <w:szCs w:val="24"/>
                <w:lang w:val="nl-NL"/>
              </w:rPr>
              <w:t xml:space="preserve">Nhận xét: </w:t>
            </w:r>
          </w:p>
          <w:p w14:paraId="5BF10065"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47A91961"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3D3F6D4A"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45507B8F"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3BA10852"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2BC916CB"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5C7C3DE4"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255F2CFF"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4F4DEBF5" w14:textId="77777777" w:rsidR="00286DA1" w:rsidRPr="00286DA1" w:rsidRDefault="00286DA1" w:rsidP="0031399B">
            <w:pPr>
              <w:tabs>
                <w:tab w:val="left" w:leader="dot" w:pos="4253"/>
              </w:tabs>
              <w:spacing w:line="360" w:lineRule="auto"/>
              <w:ind w:left="284"/>
              <w:rPr>
                <w:b/>
                <w:color w:val="000000"/>
                <w:szCs w:val="24"/>
                <w:lang w:val="nl-NL"/>
              </w:rPr>
            </w:pPr>
            <w:r w:rsidRPr="00286DA1">
              <w:rPr>
                <w:b/>
                <w:color w:val="000000"/>
                <w:szCs w:val="24"/>
                <w:lang w:val="nl-NL"/>
              </w:rPr>
              <w:t>Điểm đánh giá của CBCT1:</w:t>
            </w:r>
          </w:p>
          <w:p w14:paraId="7B61EE1E" w14:textId="77777777" w:rsidR="00286DA1" w:rsidRPr="00286DA1" w:rsidRDefault="00286DA1" w:rsidP="0031399B">
            <w:pPr>
              <w:tabs>
                <w:tab w:val="left" w:leader="dot" w:pos="4253"/>
              </w:tabs>
              <w:spacing w:line="360" w:lineRule="auto"/>
              <w:ind w:left="284"/>
              <w:rPr>
                <w:color w:val="000000"/>
                <w:szCs w:val="24"/>
                <w:lang w:val="nl-NL"/>
              </w:rPr>
            </w:pPr>
            <w:r w:rsidRPr="00286DA1">
              <w:rPr>
                <w:color w:val="000000"/>
                <w:szCs w:val="24"/>
                <w:lang w:val="nl-NL"/>
              </w:rPr>
              <w:t>Bằng số:.................................................</w:t>
            </w:r>
          </w:p>
          <w:p w14:paraId="76F8E61D" w14:textId="77777777" w:rsidR="00286DA1" w:rsidRPr="00286DA1" w:rsidRDefault="00286DA1" w:rsidP="0031399B">
            <w:pPr>
              <w:tabs>
                <w:tab w:val="left" w:leader="dot" w:pos="4253"/>
              </w:tabs>
              <w:spacing w:line="360" w:lineRule="auto"/>
              <w:ind w:left="284"/>
              <w:jc w:val="left"/>
              <w:rPr>
                <w:color w:val="000000"/>
                <w:szCs w:val="24"/>
                <w:lang w:val="nl-NL"/>
              </w:rPr>
            </w:pPr>
            <w:r w:rsidRPr="00286DA1">
              <w:rPr>
                <w:color w:val="000000"/>
                <w:szCs w:val="24"/>
                <w:lang w:val="nl-NL"/>
              </w:rPr>
              <w:t>Bằng chữ: .............................................</w:t>
            </w:r>
          </w:p>
        </w:tc>
        <w:tc>
          <w:tcPr>
            <w:tcW w:w="2500" w:type="pct"/>
            <w:shd w:val="clear" w:color="auto" w:fill="auto"/>
          </w:tcPr>
          <w:p w14:paraId="45A0D20F" w14:textId="77777777" w:rsidR="00286DA1" w:rsidRPr="00286DA1" w:rsidRDefault="00286DA1" w:rsidP="0031399B">
            <w:pPr>
              <w:tabs>
                <w:tab w:val="left" w:leader="dot" w:pos="4253"/>
              </w:tabs>
              <w:spacing w:line="360" w:lineRule="auto"/>
              <w:jc w:val="center"/>
              <w:rPr>
                <w:b/>
                <w:color w:val="000000"/>
                <w:szCs w:val="24"/>
                <w:lang w:val="nl-NL"/>
              </w:rPr>
            </w:pPr>
            <w:r w:rsidRPr="00286DA1">
              <w:rPr>
                <w:b/>
                <w:color w:val="000000"/>
                <w:szCs w:val="24"/>
                <w:lang w:val="nl-NL"/>
              </w:rPr>
              <w:t xml:space="preserve">Nhận xét: </w:t>
            </w:r>
          </w:p>
          <w:p w14:paraId="45A7561A"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3F9EF651"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505C5738"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018AD85D"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469B132B"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463B38FB"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6905CAC0"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1E40123A" w14:textId="77777777" w:rsidR="00286DA1" w:rsidRPr="00286DA1" w:rsidRDefault="00286DA1" w:rsidP="0031399B">
            <w:pPr>
              <w:tabs>
                <w:tab w:val="left" w:leader="dot" w:pos="4423"/>
              </w:tabs>
              <w:spacing w:line="360" w:lineRule="auto"/>
              <w:rPr>
                <w:color w:val="000000"/>
                <w:szCs w:val="24"/>
                <w:lang w:val="nl-NL"/>
              </w:rPr>
            </w:pPr>
            <w:r w:rsidRPr="00286DA1">
              <w:rPr>
                <w:color w:val="000000"/>
                <w:szCs w:val="24"/>
                <w:lang w:val="nl-NL"/>
              </w:rPr>
              <w:tab/>
            </w:r>
          </w:p>
          <w:p w14:paraId="1B07F2D2" w14:textId="77777777" w:rsidR="00286DA1" w:rsidRPr="00286DA1" w:rsidRDefault="00286DA1" w:rsidP="0031399B">
            <w:pPr>
              <w:tabs>
                <w:tab w:val="left" w:leader="dot" w:pos="4253"/>
              </w:tabs>
              <w:spacing w:line="360" w:lineRule="auto"/>
              <w:ind w:left="284"/>
              <w:rPr>
                <w:b/>
                <w:color w:val="000000"/>
                <w:szCs w:val="24"/>
                <w:lang w:val="nl-NL"/>
              </w:rPr>
            </w:pPr>
            <w:r w:rsidRPr="00286DA1">
              <w:rPr>
                <w:b/>
                <w:color w:val="000000"/>
                <w:szCs w:val="24"/>
                <w:lang w:val="nl-NL"/>
              </w:rPr>
              <w:t>Điểm đánh giá của CBCT2:</w:t>
            </w:r>
          </w:p>
          <w:p w14:paraId="1AFB1B2A" w14:textId="77777777" w:rsidR="00286DA1" w:rsidRPr="00286DA1" w:rsidRDefault="00286DA1" w:rsidP="0031399B">
            <w:pPr>
              <w:tabs>
                <w:tab w:val="left" w:leader="dot" w:pos="4253"/>
              </w:tabs>
              <w:spacing w:line="360" w:lineRule="auto"/>
              <w:ind w:left="284"/>
              <w:rPr>
                <w:color w:val="000000"/>
                <w:szCs w:val="24"/>
                <w:lang w:val="nl-NL"/>
              </w:rPr>
            </w:pPr>
            <w:r w:rsidRPr="00286DA1">
              <w:rPr>
                <w:color w:val="000000"/>
                <w:szCs w:val="24"/>
                <w:lang w:val="nl-NL"/>
              </w:rPr>
              <w:t>Bằng số:..................................................</w:t>
            </w:r>
          </w:p>
          <w:p w14:paraId="2E4DC891" w14:textId="77777777" w:rsidR="00286DA1" w:rsidRPr="00286DA1" w:rsidRDefault="00286DA1" w:rsidP="0031399B">
            <w:pPr>
              <w:tabs>
                <w:tab w:val="left" w:leader="dot" w:pos="4253"/>
              </w:tabs>
              <w:spacing w:line="360" w:lineRule="auto"/>
              <w:ind w:left="284"/>
              <w:jc w:val="left"/>
              <w:rPr>
                <w:color w:val="000000"/>
                <w:szCs w:val="24"/>
                <w:lang w:val="nl-NL"/>
              </w:rPr>
            </w:pPr>
            <w:r w:rsidRPr="00286DA1">
              <w:rPr>
                <w:color w:val="000000"/>
                <w:szCs w:val="24"/>
                <w:lang w:val="nl-NL"/>
              </w:rPr>
              <w:t>Bằng chữ:...............................................</w:t>
            </w:r>
          </w:p>
        </w:tc>
      </w:tr>
    </w:tbl>
    <w:bookmarkEnd w:id="28"/>
    <w:p w14:paraId="14185708" w14:textId="77777777" w:rsidR="00286DA1" w:rsidRPr="00286DA1" w:rsidRDefault="00286DA1" w:rsidP="00286DA1">
      <w:pPr>
        <w:tabs>
          <w:tab w:val="left" w:pos="8460"/>
          <w:tab w:val="left" w:leader="dot" w:pos="9072"/>
        </w:tabs>
        <w:spacing w:before="120" w:line="360" w:lineRule="auto"/>
        <w:jc w:val="left"/>
        <w:rPr>
          <w:color w:val="000000"/>
          <w:szCs w:val="24"/>
          <w:lang w:val="nl-NL"/>
        </w:rPr>
      </w:pPr>
      <w:r w:rsidRPr="00286DA1">
        <w:rPr>
          <w:color w:val="000000"/>
          <w:szCs w:val="24"/>
          <w:lang w:val="nl-NL"/>
        </w:rPr>
        <w:t>Điểm kết luận:..........................................................................................................................</w:t>
      </w:r>
    </w:p>
    <w:p w14:paraId="04CF8249" w14:textId="77777777" w:rsidR="00286DA1" w:rsidRPr="00286DA1" w:rsidRDefault="00286DA1" w:rsidP="00286DA1">
      <w:pPr>
        <w:tabs>
          <w:tab w:val="left" w:leader="dot" w:pos="9072"/>
        </w:tabs>
        <w:spacing w:line="360" w:lineRule="auto"/>
        <w:jc w:val="left"/>
        <w:rPr>
          <w:color w:val="000000"/>
          <w:szCs w:val="24"/>
          <w:lang w:val="nl-NL"/>
        </w:rPr>
      </w:pPr>
      <w:r w:rsidRPr="00286DA1">
        <w:rPr>
          <w:color w:val="000000"/>
          <w:szCs w:val="24"/>
          <w:lang w:val="nl-NL"/>
        </w:rPr>
        <w:t>Bằng số: ...................................................................................................................................</w:t>
      </w:r>
    </w:p>
    <w:p w14:paraId="27C5DCB9" w14:textId="77777777" w:rsidR="00286DA1" w:rsidRPr="00286DA1" w:rsidRDefault="00286DA1" w:rsidP="00286DA1">
      <w:pPr>
        <w:tabs>
          <w:tab w:val="left" w:leader="dot" w:pos="9072"/>
        </w:tabs>
        <w:spacing w:line="360" w:lineRule="auto"/>
        <w:jc w:val="left"/>
        <w:rPr>
          <w:color w:val="000000"/>
          <w:szCs w:val="24"/>
          <w:lang w:val="nl-NL"/>
        </w:rPr>
      </w:pPr>
      <w:r w:rsidRPr="00286DA1">
        <w:rPr>
          <w:color w:val="000000"/>
          <w:szCs w:val="24"/>
          <w:lang w:val="nl-NL"/>
        </w:rPr>
        <w:t>Bằng chữ: ................................................................................................................................</w:t>
      </w:r>
    </w:p>
    <w:p w14:paraId="6CB17381" w14:textId="77777777" w:rsidR="00286DA1" w:rsidRPr="00286DA1" w:rsidRDefault="00286DA1" w:rsidP="00286DA1">
      <w:pPr>
        <w:spacing w:line="360" w:lineRule="auto"/>
        <w:jc w:val="right"/>
        <w:rPr>
          <w:i/>
          <w:color w:val="000000"/>
          <w:szCs w:val="24"/>
          <w:lang w:val="nl-NL"/>
        </w:rPr>
      </w:pPr>
      <w:r w:rsidRPr="00286DA1">
        <w:rPr>
          <w:i/>
          <w:color w:val="000000"/>
          <w:szCs w:val="24"/>
          <w:lang w:val="nl-NL"/>
        </w:rPr>
        <w:t>Thừa Thiên Huế, ngày      tháng      năm 2024</w:t>
      </w:r>
    </w:p>
    <w:tbl>
      <w:tblPr>
        <w:tblW w:w="0" w:type="auto"/>
        <w:tblLook w:val="04A0" w:firstRow="1" w:lastRow="0" w:firstColumn="1" w:lastColumn="0" w:noHBand="0" w:noVBand="1"/>
      </w:tblPr>
      <w:tblGrid>
        <w:gridCol w:w="4731"/>
        <w:gridCol w:w="4730"/>
      </w:tblGrid>
      <w:tr w:rsidR="00286DA1" w:rsidRPr="00286DA1" w14:paraId="1DE58D91" w14:textId="77777777" w:rsidTr="0031399B">
        <w:tc>
          <w:tcPr>
            <w:tcW w:w="4788" w:type="dxa"/>
            <w:shd w:val="clear" w:color="auto" w:fill="auto"/>
          </w:tcPr>
          <w:p w14:paraId="6EA914F2" w14:textId="77777777" w:rsidR="00286DA1" w:rsidRPr="00286DA1" w:rsidRDefault="00286DA1" w:rsidP="0031399B">
            <w:pPr>
              <w:spacing w:line="360" w:lineRule="auto"/>
              <w:jc w:val="center"/>
              <w:rPr>
                <w:b/>
                <w:color w:val="000000"/>
                <w:szCs w:val="24"/>
                <w:lang w:val="nl-NL"/>
              </w:rPr>
            </w:pPr>
            <w:r w:rsidRPr="00286DA1">
              <w:rPr>
                <w:b/>
                <w:color w:val="000000"/>
                <w:szCs w:val="24"/>
                <w:lang w:val="nl-NL"/>
              </w:rPr>
              <w:t>Cán bộ chấm thi 1</w:t>
            </w:r>
          </w:p>
          <w:p w14:paraId="67957622" w14:textId="77777777" w:rsidR="00286DA1" w:rsidRPr="00286DA1" w:rsidRDefault="00286DA1" w:rsidP="0031399B">
            <w:pPr>
              <w:spacing w:line="360" w:lineRule="auto"/>
              <w:jc w:val="center"/>
              <w:rPr>
                <w:i/>
                <w:color w:val="000000"/>
                <w:szCs w:val="24"/>
                <w:lang w:val="nl-NL"/>
              </w:rPr>
            </w:pPr>
            <w:r w:rsidRPr="00286DA1">
              <w:rPr>
                <w:i/>
                <w:color w:val="000000"/>
                <w:szCs w:val="24"/>
                <w:lang w:val="nl-NL"/>
              </w:rPr>
              <w:t>(Ký và ghi rõ họ và tên)</w:t>
            </w:r>
          </w:p>
        </w:tc>
        <w:tc>
          <w:tcPr>
            <w:tcW w:w="4788" w:type="dxa"/>
            <w:shd w:val="clear" w:color="auto" w:fill="auto"/>
          </w:tcPr>
          <w:p w14:paraId="6BE1D7AE" w14:textId="77777777" w:rsidR="00286DA1" w:rsidRPr="00286DA1" w:rsidRDefault="00286DA1" w:rsidP="0031399B">
            <w:pPr>
              <w:spacing w:line="360" w:lineRule="auto"/>
              <w:jc w:val="center"/>
              <w:rPr>
                <w:b/>
                <w:color w:val="000000"/>
                <w:szCs w:val="24"/>
                <w:lang w:val="nl-NL"/>
              </w:rPr>
            </w:pPr>
            <w:r w:rsidRPr="00286DA1">
              <w:rPr>
                <w:b/>
                <w:color w:val="000000"/>
                <w:szCs w:val="24"/>
                <w:lang w:val="nl-NL"/>
              </w:rPr>
              <w:t>Cán bộ chấm thi 2</w:t>
            </w:r>
          </w:p>
          <w:p w14:paraId="521C2C8A" w14:textId="77777777" w:rsidR="00286DA1" w:rsidRPr="00286DA1" w:rsidRDefault="00286DA1" w:rsidP="0031399B">
            <w:pPr>
              <w:spacing w:line="360" w:lineRule="auto"/>
              <w:jc w:val="center"/>
              <w:rPr>
                <w:i/>
                <w:color w:val="000000"/>
                <w:szCs w:val="24"/>
                <w:lang w:val="nl-NL"/>
              </w:rPr>
            </w:pPr>
            <w:r w:rsidRPr="00286DA1">
              <w:rPr>
                <w:i/>
                <w:color w:val="000000"/>
                <w:szCs w:val="24"/>
                <w:lang w:val="nl-NL"/>
              </w:rPr>
              <w:t>(Ký và ghi rõ họ và tên</w:t>
            </w:r>
          </w:p>
        </w:tc>
      </w:tr>
      <w:bookmarkEnd w:id="27"/>
    </w:tbl>
    <w:p w14:paraId="3529C029" w14:textId="77777777" w:rsidR="004B781A" w:rsidRPr="004B781A" w:rsidRDefault="004B781A" w:rsidP="004B781A"/>
    <w:sectPr w:rsidR="004B781A" w:rsidRPr="004B781A" w:rsidSect="00CE7C33">
      <w:footerReference w:type="default" r:id="rId40"/>
      <w:pgSz w:w="11909" w:h="16834" w:code="9"/>
      <w:pgMar w:top="1008" w:right="1008" w:bottom="1008"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5F087" w14:textId="77777777" w:rsidR="00CE7C33" w:rsidRDefault="00CE7C33" w:rsidP="004A6877">
      <w:pPr>
        <w:spacing w:after="0" w:line="240" w:lineRule="auto"/>
      </w:pPr>
      <w:r>
        <w:separator/>
      </w:r>
    </w:p>
  </w:endnote>
  <w:endnote w:type="continuationSeparator" w:id="0">
    <w:p w14:paraId="177288F7" w14:textId="77777777" w:rsidR="00CE7C33" w:rsidRDefault="00CE7C33" w:rsidP="004A68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8755727"/>
      <w:docPartObj>
        <w:docPartGallery w:val="Page Numbers (Bottom of Page)"/>
        <w:docPartUnique/>
      </w:docPartObj>
    </w:sdtPr>
    <w:sdtEndPr>
      <w:rPr>
        <w:noProof/>
      </w:rPr>
    </w:sdtEndPr>
    <w:sdtContent>
      <w:p w14:paraId="7EBEA25F" w14:textId="2DF31025" w:rsidR="006B2513" w:rsidRDefault="006B2513" w:rsidP="006B2513">
        <w:pPr>
          <w:pStyle w:val="Footer"/>
        </w:pPr>
        <w:r>
          <w:fldChar w:fldCharType="begin"/>
        </w:r>
        <w:r>
          <w:instrText xml:space="preserve"> PAGE   \* MERGEFORMAT </w:instrText>
        </w:r>
        <w:r>
          <w:fldChar w:fldCharType="separate"/>
        </w:r>
        <w:r>
          <w:rPr>
            <w:noProof/>
          </w:rPr>
          <w:t>2</w:t>
        </w:r>
        <w:r>
          <w:rPr>
            <w:noProof/>
          </w:rPr>
          <w:fldChar w:fldCharType="end"/>
        </w:r>
      </w:p>
    </w:sdtContent>
  </w:sdt>
  <w:p w14:paraId="28D1E460" w14:textId="77777777" w:rsidR="006B2513" w:rsidRDefault="006B251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7418375"/>
      <w:docPartObj>
        <w:docPartGallery w:val="Page Numbers (Bottom of Page)"/>
        <w:docPartUnique/>
      </w:docPartObj>
    </w:sdtPr>
    <w:sdtEndPr>
      <w:rPr>
        <w:noProof/>
      </w:rPr>
    </w:sdtEndPr>
    <w:sdtContent>
      <w:p w14:paraId="242AA13C" w14:textId="77777777" w:rsidR="006B2513" w:rsidRDefault="006B25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783ACB" w14:textId="77777777" w:rsidR="006B2513" w:rsidRDefault="006B25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4D824" w14:textId="77777777" w:rsidR="00CE7C33" w:rsidRDefault="00CE7C33" w:rsidP="004A6877">
      <w:pPr>
        <w:spacing w:after="0" w:line="240" w:lineRule="auto"/>
      </w:pPr>
      <w:r>
        <w:separator/>
      </w:r>
    </w:p>
  </w:footnote>
  <w:footnote w:type="continuationSeparator" w:id="0">
    <w:p w14:paraId="51D6126D" w14:textId="77777777" w:rsidR="00CE7C33" w:rsidRDefault="00CE7C33" w:rsidP="004A68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5A06CB"/>
    <w:multiLevelType w:val="hybridMultilevel"/>
    <w:tmpl w:val="574C7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16244"/>
    <w:multiLevelType w:val="multilevel"/>
    <w:tmpl w:val="795A0834"/>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4CF7BF4"/>
    <w:multiLevelType w:val="hybridMultilevel"/>
    <w:tmpl w:val="F3CEB78C"/>
    <w:lvl w:ilvl="0" w:tplc="3502FD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879BB"/>
    <w:multiLevelType w:val="hybridMultilevel"/>
    <w:tmpl w:val="75A0E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5955C0"/>
    <w:multiLevelType w:val="hybridMultilevel"/>
    <w:tmpl w:val="F1EED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AC1559"/>
    <w:multiLevelType w:val="multilevel"/>
    <w:tmpl w:val="BAB42282"/>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B642643"/>
    <w:multiLevelType w:val="hybridMultilevel"/>
    <w:tmpl w:val="063C6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140774"/>
    <w:multiLevelType w:val="multilevel"/>
    <w:tmpl w:val="795A0834"/>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37491476">
    <w:abstractNumId w:val="7"/>
  </w:num>
  <w:num w:numId="2" w16cid:durableId="1201821061">
    <w:abstractNumId w:val="1"/>
  </w:num>
  <w:num w:numId="3" w16cid:durableId="1393965631">
    <w:abstractNumId w:val="3"/>
  </w:num>
  <w:num w:numId="4" w16cid:durableId="1353654721">
    <w:abstractNumId w:val="2"/>
  </w:num>
  <w:num w:numId="5" w16cid:durableId="1779904627">
    <w:abstractNumId w:val="5"/>
  </w:num>
  <w:num w:numId="6" w16cid:durableId="571811863">
    <w:abstractNumId w:val="0"/>
  </w:num>
  <w:num w:numId="7" w16cid:durableId="321086246">
    <w:abstractNumId w:val="6"/>
  </w:num>
  <w:num w:numId="8" w16cid:durableId="112986219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2838"/>
    <w:rsid w:val="000275D1"/>
    <w:rsid w:val="00052833"/>
    <w:rsid w:val="00121098"/>
    <w:rsid w:val="00140B06"/>
    <w:rsid w:val="001E104F"/>
    <w:rsid w:val="00286DA1"/>
    <w:rsid w:val="002A59BD"/>
    <w:rsid w:val="003A4CB4"/>
    <w:rsid w:val="003E0846"/>
    <w:rsid w:val="00441DB4"/>
    <w:rsid w:val="004A651C"/>
    <w:rsid w:val="004A6877"/>
    <w:rsid w:val="004B781A"/>
    <w:rsid w:val="004E2371"/>
    <w:rsid w:val="0053393B"/>
    <w:rsid w:val="005B371D"/>
    <w:rsid w:val="00612527"/>
    <w:rsid w:val="006420D3"/>
    <w:rsid w:val="00671103"/>
    <w:rsid w:val="006B2513"/>
    <w:rsid w:val="006D41C1"/>
    <w:rsid w:val="00751066"/>
    <w:rsid w:val="00814D2A"/>
    <w:rsid w:val="008316AD"/>
    <w:rsid w:val="008B2838"/>
    <w:rsid w:val="00936DF0"/>
    <w:rsid w:val="009964E1"/>
    <w:rsid w:val="009B6DA4"/>
    <w:rsid w:val="009E41E3"/>
    <w:rsid w:val="00A13D0A"/>
    <w:rsid w:val="00A37DF1"/>
    <w:rsid w:val="00B169B1"/>
    <w:rsid w:val="00BD509E"/>
    <w:rsid w:val="00C806A0"/>
    <w:rsid w:val="00CE7C33"/>
    <w:rsid w:val="00D56D0B"/>
    <w:rsid w:val="00D72217"/>
    <w:rsid w:val="00E24CCE"/>
    <w:rsid w:val="00E664BD"/>
    <w:rsid w:val="00E821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2E380"/>
  <w15:chartTrackingRefBased/>
  <w15:docId w15:val="{09A40C3F-7825-4A4E-9148-AA711564F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75D1"/>
    <w:pPr>
      <w:jc w:val="both"/>
    </w:pPr>
    <w:rPr>
      <w:rFonts w:ascii="Times New Roman" w:hAnsi="Times New Roman" w:cs="Times New Roman"/>
      <w:color w:val="000000" w:themeColor="text1"/>
      <w:sz w:val="24"/>
      <w:szCs w:val="28"/>
    </w:rPr>
  </w:style>
  <w:style w:type="paragraph" w:styleId="Heading1">
    <w:name w:val="heading 1"/>
    <w:basedOn w:val="Normal"/>
    <w:next w:val="Normal"/>
    <w:link w:val="Heading1Char"/>
    <w:uiPriority w:val="9"/>
    <w:qFormat/>
    <w:rsid w:val="009E41E3"/>
    <w:pPr>
      <w:keepNext/>
      <w:keepLines/>
      <w:spacing w:before="240" w:after="0"/>
      <w:outlineLvl w:val="0"/>
    </w:pPr>
    <w:rPr>
      <w:rFonts w:eastAsiaTheme="majorEastAsia" w:cstheme="majorBidi"/>
      <w:b/>
      <w:color w:val="auto"/>
      <w:szCs w:val="32"/>
    </w:rPr>
  </w:style>
  <w:style w:type="paragraph" w:styleId="Heading2">
    <w:name w:val="heading 2"/>
    <w:basedOn w:val="Normal"/>
    <w:next w:val="Normal"/>
    <w:link w:val="Heading2Char"/>
    <w:uiPriority w:val="9"/>
    <w:unhideWhenUsed/>
    <w:qFormat/>
    <w:rsid w:val="000275D1"/>
    <w:pPr>
      <w:keepNext/>
      <w:keepLines/>
      <w:spacing w:before="40" w:after="0"/>
      <w:outlineLvl w:val="1"/>
    </w:pPr>
    <w:rPr>
      <w:rFonts w:eastAsiaTheme="majorEastAsia" w:cstheme="majorBidi"/>
      <w:b/>
      <w:color w:val="auto"/>
      <w:szCs w:val="26"/>
    </w:rPr>
  </w:style>
  <w:style w:type="paragraph" w:styleId="Heading3">
    <w:name w:val="heading 3"/>
    <w:basedOn w:val="Normal"/>
    <w:next w:val="Normal"/>
    <w:link w:val="Heading3Char"/>
    <w:uiPriority w:val="9"/>
    <w:unhideWhenUsed/>
    <w:qFormat/>
    <w:rsid w:val="00052833"/>
    <w:pPr>
      <w:keepNext/>
      <w:keepLines/>
      <w:spacing w:before="40" w:after="0"/>
      <w:outlineLvl w:val="2"/>
    </w:pPr>
    <w:rPr>
      <w:rFonts w:eastAsiaTheme="majorEastAsia" w:cstheme="majorBidi"/>
      <w:b/>
      <w:color w:val="auto"/>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4A6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6877"/>
    <w:rPr>
      <w:rFonts w:ascii="Times New Roman" w:hAnsi="Times New Roman" w:cs="Times New Roman"/>
      <w:color w:val="000000" w:themeColor="text1"/>
      <w:sz w:val="26"/>
      <w:szCs w:val="28"/>
    </w:rPr>
  </w:style>
  <w:style w:type="paragraph" w:styleId="Header">
    <w:name w:val="header"/>
    <w:basedOn w:val="Normal"/>
    <w:link w:val="HeaderChar"/>
    <w:uiPriority w:val="99"/>
    <w:unhideWhenUsed/>
    <w:rsid w:val="004A6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6877"/>
    <w:rPr>
      <w:rFonts w:ascii="Times New Roman" w:hAnsi="Times New Roman" w:cs="Times New Roman"/>
      <w:color w:val="000000" w:themeColor="text1"/>
      <w:sz w:val="26"/>
      <w:szCs w:val="28"/>
    </w:rPr>
  </w:style>
  <w:style w:type="character" w:customStyle="1" w:styleId="Heading1Char">
    <w:name w:val="Heading 1 Char"/>
    <w:basedOn w:val="DefaultParagraphFont"/>
    <w:link w:val="Heading1"/>
    <w:uiPriority w:val="9"/>
    <w:rsid w:val="009E41E3"/>
    <w:rPr>
      <w:rFonts w:ascii="Times New Roman" w:eastAsiaTheme="majorEastAsia" w:hAnsi="Times New Roman" w:cstheme="majorBidi"/>
      <w:b/>
      <w:sz w:val="24"/>
      <w:szCs w:val="32"/>
    </w:rPr>
  </w:style>
  <w:style w:type="paragraph" w:styleId="ListParagraph">
    <w:name w:val="List Paragraph"/>
    <w:basedOn w:val="Normal"/>
    <w:uiPriority w:val="34"/>
    <w:qFormat/>
    <w:rsid w:val="00A37DF1"/>
    <w:pPr>
      <w:ind w:left="720"/>
      <w:contextualSpacing/>
    </w:pPr>
  </w:style>
  <w:style w:type="character" w:customStyle="1" w:styleId="Heading2Char">
    <w:name w:val="Heading 2 Char"/>
    <w:basedOn w:val="DefaultParagraphFont"/>
    <w:link w:val="Heading2"/>
    <w:uiPriority w:val="9"/>
    <w:rsid w:val="000275D1"/>
    <w:rPr>
      <w:rFonts w:ascii="Times New Roman" w:eastAsiaTheme="majorEastAsia" w:hAnsi="Times New Roman" w:cstheme="majorBidi"/>
      <w:b/>
      <w:sz w:val="24"/>
      <w:szCs w:val="26"/>
    </w:rPr>
  </w:style>
  <w:style w:type="table" w:styleId="TableGrid">
    <w:name w:val="Table Grid"/>
    <w:basedOn w:val="TableNormal"/>
    <w:uiPriority w:val="39"/>
    <w:rsid w:val="00D72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052833"/>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6D41C1"/>
    <w:pPr>
      <w:jc w:val="left"/>
      <w:outlineLvl w:val="9"/>
    </w:pPr>
    <w:rPr>
      <w:rFonts w:asciiTheme="majorHAnsi" w:hAnsiTheme="majorHAnsi"/>
      <w:b w:val="0"/>
      <w:color w:val="2F5496" w:themeColor="accent1" w:themeShade="BF"/>
      <w:kern w:val="0"/>
      <w:sz w:val="32"/>
      <w14:ligatures w14:val="none"/>
    </w:rPr>
  </w:style>
  <w:style w:type="paragraph" w:styleId="TOC1">
    <w:name w:val="toc 1"/>
    <w:basedOn w:val="Normal"/>
    <w:next w:val="Normal"/>
    <w:autoRedefine/>
    <w:uiPriority w:val="39"/>
    <w:unhideWhenUsed/>
    <w:rsid w:val="006D41C1"/>
    <w:pPr>
      <w:spacing w:after="100"/>
    </w:pPr>
  </w:style>
  <w:style w:type="paragraph" w:styleId="TOC2">
    <w:name w:val="toc 2"/>
    <w:basedOn w:val="Normal"/>
    <w:next w:val="Normal"/>
    <w:autoRedefine/>
    <w:uiPriority w:val="39"/>
    <w:unhideWhenUsed/>
    <w:rsid w:val="006D41C1"/>
    <w:pPr>
      <w:spacing w:after="100"/>
      <w:ind w:left="240"/>
    </w:pPr>
  </w:style>
  <w:style w:type="paragraph" w:styleId="TOC3">
    <w:name w:val="toc 3"/>
    <w:basedOn w:val="Normal"/>
    <w:next w:val="Normal"/>
    <w:autoRedefine/>
    <w:uiPriority w:val="39"/>
    <w:unhideWhenUsed/>
    <w:rsid w:val="006D41C1"/>
    <w:pPr>
      <w:spacing w:after="100"/>
      <w:ind w:left="480"/>
    </w:pPr>
  </w:style>
  <w:style w:type="character" w:styleId="Hyperlink">
    <w:name w:val="Hyperlink"/>
    <w:basedOn w:val="DefaultParagraphFont"/>
    <w:uiPriority w:val="99"/>
    <w:unhideWhenUsed/>
    <w:rsid w:val="006D41C1"/>
    <w:rPr>
      <w:color w:val="0563C1" w:themeColor="hyperlink"/>
      <w:u w:val="single"/>
    </w:rPr>
  </w:style>
  <w:style w:type="paragraph" w:styleId="Caption">
    <w:name w:val="caption"/>
    <w:basedOn w:val="Normal"/>
    <w:next w:val="Normal"/>
    <w:uiPriority w:val="35"/>
    <w:unhideWhenUsed/>
    <w:qFormat/>
    <w:rsid w:val="006D41C1"/>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E0846"/>
    <w:pPr>
      <w:tabs>
        <w:tab w:val="left" w:pos="384"/>
      </w:tabs>
      <w:spacing w:after="0" w:line="240" w:lineRule="auto"/>
      <w:ind w:left="384" w:hanging="384"/>
    </w:pPr>
  </w:style>
  <w:style w:type="paragraph" w:styleId="TableofFigures">
    <w:name w:val="table of figures"/>
    <w:basedOn w:val="Normal"/>
    <w:next w:val="Normal"/>
    <w:uiPriority w:val="99"/>
    <w:unhideWhenUsed/>
    <w:rsid w:val="006B251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591940">
      <w:bodyDiv w:val="1"/>
      <w:marLeft w:val="0"/>
      <w:marRight w:val="0"/>
      <w:marTop w:val="0"/>
      <w:marBottom w:val="0"/>
      <w:divBdr>
        <w:top w:val="none" w:sz="0" w:space="0" w:color="auto"/>
        <w:left w:val="none" w:sz="0" w:space="0" w:color="auto"/>
        <w:bottom w:val="none" w:sz="0" w:space="0" w:color="auto"/>
        <w:right w:val="none" w:sz="0" w:space="0" w:color="auto"/>
      </w:divBdr>
    </w:div>
    <w:div w:id="882449027">
      <w:bodyDiv w:val="1"/>
      <w:marLeft w:val="0"/>
      <w:marRight w:val="0"/>
      <w:marTop w:val="0"/>
      <w:marBottom w:val="0"/>
      <w:divBdr>
        <w:top w:val="none" w:sz="0" w:space="0" w:color="auto"/>
        <w:left w:val="none" w:sz="0" w:space="0" w:color="auto"/>
        <w:bottom w:val="none" w:sz="0" w:space="0" w:color="auto"/>
        <w:right w:val="none" w:sz="0" w:space="0" w:color="auto"/>
      </w:divBdr>
    </w:div>
    <w:div w:id="202427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4.jpe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1.jpe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image" Target="media/image3.wmf"/><Relationship Id="rId19" Type="http://schemas.openxmlformats.org/officeDocument/2006/relationships/image" Target="media/image8.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590CC8-EACF-4789-9927-EABE5D30B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21</Pages>
  <Words>5740</Words>
  <Characters>32721</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h nguyen</dc:creator>
  <cp:keywords/>
  <dc:description/>
  <cp:lastModifiedBy>thinh nguyen</cp:lastModifiedBy>
  <cp:revision>7</cp:revision>
  <dcterms:created xsi:type="dcterms:W3CDTF">2024-01-15T09:09:00Z</dcterms:created>
  <dcterms:modified xsi:type="dcterms:W3CDTF">2024-01-16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aOuw3E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